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46B7F" w:rsidRPr="000941D2" w:rsidRDefault="00C46B7F" w:rsidP="00C46B7F">
      <w:r>
        <w:t xml:space="preserve">Supplement 3. Study design and treatment results  </w:t>
      </w:r>
    </w:p>
    <w:tbl>
      <w:tblPr>
        <w:tblStyle w:val="TableGrid"/>
        <w:tblW w:w="5000" w:type="pct"/>
        <w:tblInd w:w="0" w:type="dxa"/>
        <w:tblLook w:val="04A0" w:firstRow="1" w:lastRow="0" w:firstColumn="1" w:lastColumn="0" w:noHBand="0" w:noVBand="1"/>
      </w:tblPr>
      <w:tblGrid>
        <w:gridCol w:w="1024"/>
        <w:gridCol w:w="1523"/>
        <w:gridCol w:w="1135"/>
        <w:gridCol w:w="5956"/>
        <w:gridCol w:w="1983"/>
        <w:gridCol w:w="2327"/>
      </w:tblGrid>
      <w:tr w:rsidR="00C46B7F" w:rsidRPr="000941D2" w:rsidTr="00C81727">
        <w:tc>
          <w:tcPr>
            <w:tcW w:w="367" w:type="pct"/>
          </w:tcPr>
          <w:p w:rsidR="00C46B7F" w:rsidRPr="000941D2" w:rsidRDefault="00C46B7F" w:rsidP="00C81727">
            <w:pPr>
              <w:rPr>
                <w:b/>
                <w:sz w:val="12"/>
              </w:rPr>
            </w:pPr>
            <w:r w:rsidRPr="000941D2">
              <w:rPr>
                <w:b/>
                <w:sz w:val="12"/>
              </w:rPr>
              <w:t xml:space="preserve">Author, year, country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b/>
                <w:sz w:val="12"/>
              </w:rPr>
            </w:pPr>
            <w:r w:rsidRPr="000941D2">
              <w:rPr>
                <w:b/>
                <w:sz w:val="12"/>
              </w:rPr>
              <w:t>Number of patients and keloids that received TAC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b/>
                <w:sz w:val="12"/>
              </w:rPr>
            </w:pPr>
            <w:r w:rsidRPr="000941D2">
              <w:rPr>
                <w:b/>
                <w:sz w:val="12"/>
              </w:rPr>
              <w:t>Location (number of keloids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b/>
                <w:sz w:val="12"/>
              </w:rPr>
              <w:t>Outcome measure</w:t>
            </w:r>
            <w:r>
              <w:rPr>
                <w:b/>
                <w:sz w:val="12"/>
              </w:rPr>
              <w:t>(s) and</w:t>
            </w:r>
            <w:r w:rsidRPr="000941D2">
              <w:rPr>
                <w:b/>
                <w:sz w:val="12"/>
              </w:rPr>
              <w:t xml:space="preserve"> treatment result</w:t>
            </w:r>
            <w:r>
              <w:rPr>
                <w:b/>
                <w:sz w:val="12"/>
              </w:rPr>
              <w:t>(s)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b/>
                <w:sz w:val="12"/>
              </w:rPr>
            </w:pPr>
            <w:r w:rsidRPr="000941D2">
              <w:rPr>
                <w:b/>
                <w:sz w:val="12"/>
              </w:rPr>
              <w:t>Follow-up (F), recurrence (R)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b/>
                <w:sz w:val="12"/>
              </w:rPr>
            </w:pPr>
            <w:r w:rsidRPr="000941D2">
              <w:rPr>
                <w:b/>
                <w:sz w:val="12"/>
              </w:rPr>
              <w:t>Adverse event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Belie 2021</w:t>
            </w:r>
            <w:r>
              <w:rPr>
                <w:sz w:val="12"/>
              </w:rPr>
              <w:t xml:space="preserve"> </w:t>
            </w:r>
            <w:r>
              <w:rPr>
                <w:sz w:val="12"/>
              </w:rPr>
              <w:fldChar w:fldCharType="begin">
                <w:fldData xml:space="preserve">PEVuZE5vdGU+PENpdGU+PEF1dGhvcj5CZWxpZTwvQXV0aG9yPjxZZWFyPjIwMjE8L1llYXI+PFJl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sz w:val="12"/>
              </w:rPr>
              <w:instrText xml:space="preserve"> ADDIN EN.CITE </w:instrText>
            </w:r>
            <w:r>
              <w:rPr>
                <w:sz w:val="12"/>
              </w:rPr>
              <w:fldChar w:fldCharType="begin">
                <w:fldData xml:space="preserve">PEVuZE5vdGU+PENpdGU+PEF1dGhvcj5CZWxpZTwvQXV0aG9yPjxZZWFyPjIwMjE8L1llYXI+PFJl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</w:fldData>
              </w:fldChar>
            </w:r>
            <w:r>
              <w:rPr>
                <w:sz w:val="12"/>
              </w:rPr>
              <w:instrText xml:space="preserve"> ADDIN EN.CITE.DATA </w:instrText>
            </w:r>
            <w:r>
              <w:rPr>
                <w:sz w:val="12"/>
              </w:rPr>
            </w:r>
            <w:r>
              <w:rPr>
                <w:sz w:val="12"/>
              </w:rPr>
              <w:fldChar w:fldCharType="end"/>
            </w:r>
            <w:r>
              <w:rPr>
                <w:sz w:val="12"/>
              </w:rPr>
              <w:fldChar w:fldCharType="separate"/>
            </w:r>
            <w:r>
              <w:rPr>
                <w:noProof/>
                <w:sz w:val="12"/>
              </w:rPr>
              <w:t>[40]</w:t>
            </w:r>
            <w:r>
              <w:rPr>
                <w:sz w:val="12"/>
              </w:rPr>
              <w:fldChar w:fldCharType="end"/>
            </w:r>
            <w:r w:rsidRPr="000941D2">
              <w:rPr>
                <w:sz w:val="12"/>
              </w:rPr>
              <w:t xml:space="preserve">,  Nigeri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40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Head and neck, trunk, upper limb, lower limb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Length, width, height: decrease in mean width and mean height by the third clinic visit</w:t>
            </w:r>
            <w:r>
              <w:rPr>
                <w:sz w:val="12"/>
                <w:szCs w:val="16"/>
              </w:rPr>
              <w:t>*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 values, mean pain score at 3-month follow-up vs. presentation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ead/neck: 0.017, trunk: 0.027, upper limb: 0.109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 values, mean pruritus score at 3-month follow-up vs. presentation: head/neck: 0.002, trunk: 0.014, upper limb: 0.109, lower limb: 0.083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F: 3 months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 and hypopigmentation: 7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Ulceration: 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in following drug injection: number NS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Serag-Eldin</w:t>
            </w:r>
            <w:proofErr w:type="spellEnd"/>
            <w:r w:rsidR="00C46B7F" w:rsidRPr="000941D2">
              <w:rPr>
                <w:sz w:val="12"/>
              </w:rPr>
              <w:t xml:space="preserve"> 2021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erag-Eldin&lt;/Author&gt;&lt;Year&gt;2021&lt;/Year&gt;&lt;RecNum&gt;13183&lt;/RecNum&gt;&lt;DisplayText&gt;[28]&lt;/DisplayText&gt;&lt;record&gt;&lt;rec-number&gt;13183&lt;/rec-number&gt;&lt;foreign-keys&gt;&lt;key app="EN" db-id="5p259d2x3tv0teeddat5p95oswfe2e229tew" timestamp="1641998456"&gt;13183&lt;/key&gt;&lt;/foreign-keys&gt;&lt;ref-type name="Journal Article"&gt;17&lt;/ref-type&gt;&lt;contributors&gt;&lt;authors&gt;&lt;author&gt;Serag-Eldin, Y. M. A.&lt;/author&gt;&lt;author&gt;Mahmoud, W. H.&lt;/author&gt;&lt;author&gt;Gamea, M. M.&lt;/author&gt;&lt;author&gt;Hegab, D. S.&lt;/author&gt;&lt;/authors&gt;&lt;/contributors&gt;&lt;auth-address&gt;Dermatology and Venereology Department, Faculty of Medicine, Tanta University, Tanta, Egypt.&amp;#xD;Plastic Surgery Department, Faculty of Medicine, Tanta University, Tanta, Egypt.&lt;/auth-address&gt;&lt;titles&gt;&lt;title&gt;Intralesional pentoxifylline, triamcinolone acetonide, and their combination for treatment of keloid scars&lt;/title&gt;&lt;secondary-title&gt;J Cosmet Dermatol&lt;/secondary-title&gt;&lt;/titles&gt;&lt;periodical&gt;&lt;full-title&gt;J Cosmet Dermatol&lt;/full-title&gt;&lt;/periodical&gt;&lt;pages&gt;3330-3340&lt;/pages&gt;&lt;volume&gt;20&lt;/volume&gt;&lt;number&gt;10&lt;/number&gt;&lt;edition&gt;2021/06/18&lt;/edition&gt;&lt;keywords&gt;&lt;keyword&gt;*Cicatrix, Hypertrophic/drug therapy&lt;/keyword&gt;&lt;keyword&gt;Humans&lt;/keyword&gt;&lt;keyword&gt;Injections, Intralesional&lt;/keyword&gt;&lt;keyword&gt;*Keloid/drug therapy/pathology&lt;/keyword&gt;&lt;keyword&gt;*Pentoxifylline&lt;/keyword&gt;&lt;keyword&gt;Treatment Outcome&lt;/keyword&gt;&lt;keyword&gt;Triamcinolone Acetonide/adverse effects&lt;/keyword&gt;&lt;keyword&gt;keloid&lt;/keyword&gt;&lt;keyword&gt;pentoxifylline&lt;/keyword&gt;&lt;keyword&gt;triamcinolone acetonide&lt;/keyword&gt;&lt;/keywords&gt;&lt;dates&gt;&lt;year&gt;2021&lt;/year&gt;&lt;pub-dates&gt;&lt;date&gt;Oct&lt;/date&gt;&lt;/pub-dates&gt;&lt;/dates&gt;&lt;isbn&gt;1473-2130&lt;/isbn&gt;&lt;accession-num&gt;34138506&lt;/accession-num&gt;&lt;urls&gt;&lt;/urls&gt;&lt;electronic-resource-num&gt;10.1111/jocd.14305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8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Egypt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0 patients with 1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Head and neck (1), chest (1), upper limb (6), lower limb (1), back (1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VSS: improvement in 65.1%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4.8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RS pain and itch:</w:t>
            </w:r>
            <w:r>
              <w:rPr>
                <w:sz w:val="12"/>
                <w:szCs w:val="16"/>
              </w:rPr>
              <w:t xml:space="preserve"> </w:t>
            </w:r>
            <w:r w:rsidRPr="000941D2">
              <w:rPr>
                <w:sz w:val="12"/>
                <w:szCs w:val="16"/>
              </w:rPr>
              <w:t>improvement</w:t>
            </w:r>
            <w:r>
              <w:rPr>
                <w:sz w:val="12"/>
                <w:szCs w:val="16"/>
              </w:rPr>
              <w:t>*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tient satisfaction: 70% satisfied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3 month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trophy: 6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opigmentation: 6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Telangiectasia: 8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TAC precipitations: 7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proofErr w:type="spellStart"/>
            <w:r w:rsidRPr="000941D2">
              <w:rPr>
                <w:sz w:val="12"/>
                <w:szCs w:val="16"/>
              </w:rPr>
              <w:t>Striae</w:t>
            </w:r>
            <w:proofErr w:type="spellEnd"/>
            <w:r w:rsidRPr="000941D2">
              <w:rPr>
                <w:sz w:val="12"/>
                <w:szCs w:val="16"/>
              </w:rPr>
              <w:t>: 10%</w:t>
            </w:r>
            <w:r>
              <w:rPr>
                <w:sz w:val="12"/>
                <w:szCs w:val="16"/>
              </w:rPr>
              <w:t xml:space="preserve">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Neinaa</w:t>
            </w:r>
            <w:proofErr w:type="spellEnd"/>
            <w:r w:rsidR="00C46B7F" w:rsidRPr="000941D2">
              <w:rPr>
                <w:sz w:val="12"/>
              </w:rPr>
              <w:t xml:space="preserve"> 2021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Neinaa&lt;/Author&gt;&lt;Year&gt;2021&lt;/Year&gt;&lt;RecNum&gt;13218&lt;/RecNum&gt;&lt;DisplayText&gt;[36]&lt;/DisplayText&gt;&lt;record&gt;&lt;rec-number&gt;13218&lt;/rec-number&gt;&lt;foreign-keys&gt;&lt;key app="EN" db-id="5p259d2x3tv0teeddat5p95oswfe2e229tew" timestamp="1641998456"&gt;13218&lt;/key&gt;&lt;/foreign-keys&gt;&lt;ref-type name="Journal Article"&gt;17&lt;/ref-type&gt;&lt;contributors&gt;&lt;authors&gt;&lt;author&gt;Neinaa, Y. M. E.&lt;/author&gt;&lt;author&gt;Elsayed, T. A.&lt;/author&gt;&lt;author&gt;Mohamed, D. A.&lt;/author&gt;&lt;author&gt;Elfar, N. N.&lt;/author&gt;&lt;/authors&gt;&lt;/contributors&gt;&lt;auth-address&gt;Dermatology and Venereology Department, Faculty of Medicine, Tanta University, Tanta, Egypt.&amp;#xD;Dermatology and Venereology Department, El Menshawy General Hospital, Tanta, Egypt.&amp;#xD;Pathology Department, Faculty of Medicine, Tanta University, Tanta, Egypt.&lt;/auth-address&gt;&lt;titles&gt;&lt;title&gt;Botulinum toxin and platelet rich plasma as innovative therapeutic modalities for keloids&lt;/title&gt;&lt;secondary-title&gt;Dermatol Ther&lt;/secondary-title&gt;&lt;/titles&gt;&lt;periodical&gt;&lt;full-title&gt;Dermatol Ther&lt;/full-title&gt;&lt;/periodical&gt;&lt;pages&gt;e14900&lt;/pages&gt;&lt;volume&gt;34&lt;/volume&gt;&lt;number&gt;3&lt;/number&gt;&lt;edition&gt;2021/02/20&lt;/edition&gt;&lt;keywords&gt;&lt;keyword&gt;Humans&lt;/keyword&gt;&lt;keyword&gt;Injections, Intralesional&lt;/keyword&gt;&lt;keyword&gt;*Keloid/drug therapy/pathology&lt;/keyword&gt;&lt;keyword&gt;*Platelet-Rich Plasma&lt;/keyword&gt;&lt;keyword&gt;Treatment Outcome&lt;/keyword&gt;&lt;keyword&gt;Triamcinolone Acetonide&lt;/keyword&gt;&lt;keyword&gt;*botulinum toxin A&lt;/keyword&gt;&lt;keyword&gt;*connective tissue growth factor&lt;/keyword&gt;&lt;keyword&gt;*keloids&lt;/keyword&gt;&lt;keyword&gt;*platelet rich plasma&lt;/keyword&gt;&lt;keyword&gt;*triamcinolone acetonide&lt;/keyword&gt;&lt;/keywords&gt;&lt;dates&gt;&lt;year&gt;2021&lt;/year&gt;&lt;pub-dates&gt;&lt;date&gt;May&lt;/date&gt;&lt;/pub-dates&gt;&lt;/dates&gt;&lt;isbn&gt;1396-0296&lt;/isbn&gt;&lt;accession-num&gt;33605002&lt;/accession-num&gt;&lt;urls&gt;&lt;/urls&gt;&lt;electronic-resource-num&gt;10.1111/dth.14900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6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0 patients with 2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Head and neck (4), trunk (10), extremities (6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ean VSS after treatment: 5.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2.4 (baseline: 8.8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2.7), p &lt;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Clinical efficacy, defined by degree of VSS improvement: none (0%), 1-25% (65%), 50-75% (25%), &gt;75% (10%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RS pain and itch after treatment: p = 0.01, p =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proofErr w:type="spellStart"/>
            <w:r w:rsidRPr="000941D2">
              <w:rPr>
                <w:sz w:val="12"/>
                <w:szCs w:val="16"/>
              </w:rPr>
              <w:t>Dermoscopic</w:t>
            </w:r>
            <w:proofErr w:type="spellEnd"/>
            <w:r w:rsidRPr="000941D2">
              <w:rPr>
                <w:sz w:val="12"/>
                <w:szCs w:val="16"/>
              </w:rPr>
              <w:t xml:space="preserve"> examination: moderate reduction in vascular pattern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istopathological and </w:t>
            </w:r>
            <w:proofErr w:type="spellStart"/>
            <w:r w:rsidRPr="000941D2">
              <w:rPr>
                <w:sz w:val="12"/>
                <w:szCs w:val="16"/>
              </w:rPr>
              <w:t>immunohistochemical</w:t>
            </w:r>
            <w:proofErr w:type="spellEnd"/>
            <w:r w:rsidRPr="000941D2">
              <w:rPr>
                <w:sz w:val="12"/>
                <w:szCs w:val="16"/>
              </w:rPr>
              <w:t xml:space="preserve"> assessments: reduction of collagen deposition, reduction of CTGF immune expression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opigmentation: 20%, after the third treatment session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Albalat</w:t>
            </w:r>
            <w:proofErr w:type="spellEnd"/>
            <w:r w:rsidR="00C46B7F" w:rsidRPr="000941D2">
              <w:rPr>
                <w:sz w:val="12"/>
              </w:rPr>
              <w:t xml:space="preserve"> 2021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Albalat&lt;/Author&gt;&lt;Year&gt;2021&lt;/Year&gt;&lt;RecNum&gt;13226&lt;/RecNum&gt;&lt;DisplayText&gt;[44]&lt;/DisplayText&gt;&lt;record&gt;&lt;rec-number&gt;13226&lt;/rec-number&gt;&lt;foreign-keys&gt;&lt;key app="EN" db-id="5p259d2x3tv0teeddat5p95oswfe2e229tew" timestamp="1641998456"&gt;13226&lt;/key&gt;&lt;/foreign-keys&gt;&lt;ref-type name="Journal Article"&gt;17&lt;/ref-type&gt;&lt;contributors&gt;&lt;authors&gt;&lt;author&gt;Albalat, W.&lt;/author&gt;&lt;author&gt;Nabil, S.&lt;/author&gt;&lt;author&gt;Khattab, F.&lt;/author&gt;&lt;/authors&gt;&lt;/contributors&gt;&lt;auth-address&gt;Dermatology Department, Faculty of Medicine, Zagazig University, Zagazig, Egypt.&lt;/auth-address&gt;&lt;titles&gt;&lt;title&gt;Assessment of various intralesional injections in keloid: Comparative analysis&lt;/title&gt;&lt;secondary-title&gt;J Dermatolog Treat&lt;/secondary-title&gt;&lt;/titles&gt;&lt;periodical&gt;&lt;full-title&gt;J Dermatolog Treat&lt;/full-title&gt;&lt;/periodical&gt;&lt;pages&gt;1-30&lt;/pages&gt;&lt;edition&gt;2021/04/15&lt;/edition&gt;&lt;keywords&gt;&lt;keyword&gt;5-fluorouracil&lt;/keyword&gt;&lt;keyword&gt;intralesional triamcinolone&lt;/keyword&gt;&lt;keyword&gt;intralesional verapamil&lt;/keyword&gt;&lt;keyword&gt;keloids&lt;/keyword&gt;&lt;keyword&gt;platelet-rich plasma&lt;/keyword&gt;&lt;/keywords&gt;&lt;dates&gt;&lt;year&gt;2021&lt;/year&gt;&lt;pub-dates&gt;&lt;date&gt;Apr 13&lt;/date&gt;&lt;/pub-dates&gt;&lt;/dates&gt;&lt;isbn&gt;0954-6634&lt;/isbn&gt;&lt;accession-num&gt;33849382&lt;/accession-num&gt;&lt;urls&gt;&lt;/urls&gt;&lt;electronic-resource-num&gt;10.1080/09546634.2021.1914307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44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40 patients with &gt;4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Below the region of the neck and head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OSAS after 24 weeks: 36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2.74 (baseline: 91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0.98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Efficacy, defined &gt;50% decrease of POSAS: 7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6 week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opigmentation: 7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Telangiectasia</w:t>
            </w:r>
            <w:r>
              <w:rPr>
                <w:sz w:val="12"/>
                <w:szCs w:val="16"/>
              </w:rPr>
              <w:t xml:space="preserve">: 2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in: 100%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Ali</w:t>
            </w:r>
            <w:r w:rsidR="00C46B7F" w:rsidRPr="000941D2">
              <w:rPr>
                <w:sz w:val="12"/>
              </w:rPr>
              <w:t xml:space="preserve"> 2021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BbGk8L0F1dGhvcj48WWVhcj4yMDIxPC9ZZWFyPjxSZWNO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=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BbGk8L0F1dGhvcj48WWVhcj4yMDIxPC9ZZWFyPjxSZWNO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=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8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75 patients with 75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ean size (mm) at week 14: 4.36 </w:t>
            </w:r>
            <w:r w:rsidRPr="000941D2">
              <w:rPr>
                <w:rFonts w:cstheme="minorHAnsi"/>
                <w:sz w:val="12"/>
                <w:szCs w:val="16"/>
              </w:rPr>
              <w:t>± 2.81 (baseline: 8.48 ± 3.08)</w:t>
            </w:r>
            <w:r w:rsidRPr="000941D2">
              <w:rPr>
                <w:color w:val="000000" w:themeColor="text1"/>
                <w:sz w:val="12"/>
                <w:szCs w:val="16"/>
              </w:rPr>
              <w:br/>
              <w:t>Efficacy, defined &gt;75% reduction in keloid size: 36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: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2 week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ED050B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Kaushal</w:t>
            </w:r>
            <w:proofErr w:type="spellEnd"/>
            <w:r w:rsidR="00C46B7F" w:rsidRPr="000941D2">
              <w:rPr>
                <w:sz w:val="12"/>
              </w:rPr>
              <w:t xml:space="preserve"> 2020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Kaushal&lt;/Author&gt;&lt;Year&gt;2020&lt;/Year&gt;&lt;RecNum&gt;13269&lt;/RecNum&gt;&lt;DisplayText&gt;[6]&lt;/DisplayText&gt;&lt;record&gt;&lt;rec-number&gt;13269&lt;/rec-number&gt;&lt;foreign-keys&gt;&lt;key app="EN" db-id="5p259d2x3tv0teeddat5p95oswfe2e229tew" timestamp="1641998456"&gt;13269&lt;/key&gt;&lt;/foreign-keys&gt;&lt;ref-type name="Journal Article"&gt;17&lt;/ref-type&gt;&lt;contributors&gt;&lt;authors&gt;&lt;author&gt;Kaushal, V.&lt;/author&gt;&lt;author&gt;Kumar, S.&lt;/author&gt;&lt;author&gt;Brar, B. K.&lt;/author&gt;&lt;author&gt;Singh, A.&lt;/author&gt;&lt;/authors&gt;&lt;/contributors&gt;&lt;auth-address&gt;Guru gobind Singh Medical College and Hospital, Faridkot, Punjab, India.&lt;/auth-address&gt;&lt;titles&gt;&lt;title&gt;Comparative evaluation of therapeutic efficacy and safety of intralesional triamcinolone acetonide injection vs intralesional radiofrequency with intralesional triamcinolone acetonide in treatment of keloids&lt;/title&gt;&lt;secondary-title&gt;Dermatol Ther&lt;/secondary-title&gt;&lt;/titles&gt;&lt;periodical&gt;&lt;full-title&gt;Dermatol Ther&lt;/full-title&gt;&lt;/periodical&gt;&lt;pages&gt;e13919&lt;/pages&gt;&lt;volume&gt;33&lt;/volume&gt;&lt;number&gt;6&lt;/number&gt;&lt;edition&gt;2020/07/01&lt;/edition&gt;&lt;keywords&gt;&lt;keyword&gt;Drug Therapy, Combination&lt;/keyword&gt;&lt;keyword&gt;Female&lt;/keyword&gt;&lt;keyword&gt;Glucocorticoids/adverse effects&lt;/keyword&gt;&lt;keyword&gt;Humans&lt;/keyword&gt;&lt;keyword&gt;Injections, Intralesional&lt;/keyword&gt;&lt;keyword&gt;*Keloid/diagnosis/drug therapy&lt;/keyword&gt;&lt;keyword&gt;Male&lt;/keyword&gt;&lt;keyword&gt;Treatment Outcome&lt;/keyword&gt;&lt;keyword&gt;Triamcinolone Acetonide/adverse effects&lt;/keyword&gt;&lt;keyword&gt;*intralesional&lt;/keyword&gt;&lt;keyword&gt;*iv cannula&lt;/keyword&gt;&lt;keyword&gt;*keloid&lt;/keyword&gt;&lt;keyword&gt;*radiofrequency&lt;/keyword&gt;&lt;keyword&gt;*triamcinolone acetonide&lt;/keyword&gt;&lt;/keywords&gt;&lt;dates&gt;&lt;year&gt;2020&lt;/year&gt;&lt;pub-dates&gt;&lt;date&gt;Nov&lt;/date&gt;&lt;/pub-dates&gt;&lt;/dates&gt;&lt;isbn&gt;1396-0296&lt;/isbn&gt;&lt;accession-num&gt;32594600&lt;/accession-num&gt;&lt;urls&gt;&lt;/urls&gt;&lt;electronic-resource-num&gt;10.1111/dth.13919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6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India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30 patients with 3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Chest and shoulder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ean POSAS after 33 weeks: 15.43 (baseline: 63.2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23.134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Grade of improvement defined by reduction in POSAS score: none (0%), &lt;25% (0%), 25-50% (13.3%), 51-75% (13.3%), &gt;75% (73.4%)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18 week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6 of 30 patients, from 27 weeks onward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ypopigmentation: 16.6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in: 13.3%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Hewedy</w:t>
            </w:r>
            <w:proofErr w:type="spellEnd"/>
            <w:r w:rsidR="00C46B7F" w:rsidRPr="000941D2">
              <w:rPr>
                <w:sz w:val="12"/>
              </w:rPr>
              <w:t xml:space="preserve"> 2020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Hewedy&lt;/Author&gt;&lt;Year&gt;2020&lt;/Year&gt;&lt;RecNum&gt;13306&lt;/RecNum&gt;&lt;DisplayText&gt;[42]&lt;/DisplayText&gt;&lt;record&gt;&lt;rec-number&gt;13306&lt;/rec-number&gt;&lt;foreign-keys&gt;&lt;key app="EN" db-id="5p259d2x3tv0teeddat5p95oswfe2e229tew" timestamp="1641998456"&gt;13306&lt;/key&gt;&lt;/foreign-keys&gt;&lt;ref-type name="Journal Article"&gt;17&lt;/ref-type&gt;&lt;contributors&gt;&lt;authors&gt;&lt;author&gt;Hewedy, E. S.&lt;/author&gt;&lt;author&gt;Sabaa, B. E. I.&lt;/author&gt;&lt;author&gt;Mohamed, W. S.&lt;/author&gt;&lt;author&gt;Hegab, D. S.&lt;/author&gt;&lt;/authors&gt;&lt;/contributors&gt;&lt;auth-address&gt;Dermatology and Venereology Department, Faculty of Medicine, Tanta University, Tanta, Egypt.&amp;#xD;Clinical Pathology Department, Faculty of Medicine, Tanta University, Tanta, Egypt.&lt;/auth-address&gt;&lt;titles&gt;&lt;title&gt;Combined intralesional triamcinolone acetonide and platelet rich plasma versus intralesional triamcinolone acetonide alone in treatment of keloids&lt;/title&gt;&lt;secondary-title&gt;J Dermatolog Treat&lt;/secondary-title&gt;&lt;/titles&gt;&lt;periodical&gt;&lt;full-title&gt;J Dermatolog Treat&lt;/full-title&gt;&lt;/periodical&gt;&lt;pages&gt;1-7&lt;/pages&gt;&lt;edition&gt;2020/02/18&lt;/edition&gt;&lt;keywords&gt;&lt;keyword&gt;Keloid&lt;/keyword&gt;&lt;keyword&gt;platelet rich plasma&lt;/keyword&gt;&lt;keyword&gt;triamcinolone acetonide&lt;/keyword&gt;&lt;/keywords&gt;&lt;dates&gt;&lt;year&gt;2020&lt;/year&gt;&lt;pub-dates&gt;&lt;date&gt;Mar 4&lt;/date&gt;&lt;/pub-dates&gt;&lt;/dates&gt;&lt;isbn&gt;0954-6634&lt;/isbn&gt;&lt;accession-num&gt;32063079&lt;/accession-num&gt;&lt;urls&gt;&lt;/urls&gt;&lt;electronic-resource-num&gt;10.1080/09546634.2020.1730742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42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0 patients with 2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Head and neck (2), chest (6), upper limb (9), lower limb (1), back (2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VSS after 3 months of follow-up: 1.95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.84 (before treatment: 6.95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2.4)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RS pain, improvement: 88.32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22.15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RS itch, improvement: 82.54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20.7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tient satisfaction: 55% satisfied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3 month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trophy: 3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ypopigmentation: 5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Telangiectasia: 5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TAC precipitations: 80%</w:t>
            </w:r>
            <w:r>
              <w:rPr>
                <w:sz w:val="12"/>
                <w:szCs w:val="16"/>
              </w:rPr>
              <w:t xml:space="preserve">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Gamil</w:t>
            </w:r>
            <w:proofErr w:type="spellEnd"/>
            <w:r w:rsidR="00C46B7F" w:rsidRPr="000941D2">
              <w:rPr>
                <w:sz w:val="12"/>
              </w:rPr>
              <w:t xml:space="preserve"> 2020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HYW1pbDwvQXV0aG9yPjxZZWFyPjIwMjA8L1llYXI+PFJl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HYW1pbDwvQXV0aG9yPjxZZWFyPjIwMjA8L1llYXI+PFJl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41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6 patients with &gt;26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ar (10), chest (5), back (3), upper limb (6), lower limb (2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ubjective assessment using Stony Brook Scar Evaluation Scale, i.e. improvement of width, height, color, suture marks, overall appearance (p = 0.0001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Objective assessment using Color Doppler Ultrasound, improvement after treatment: thickness (42.6%), transverse axis (63.2%), longitudinal axis (16%), surface area (68%), vascularity, calcifications, invasion of muscle wall, invasion of hypodermis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tient satisfaction: 85% (highly) satisfied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6 month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: 7.7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in during injection: 11.5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Manzoor</w:t>
            </w:r>
            <w:proofErr w:type="spellEnd"/>
            <w:r w:rsidR="00C46B7F" w:rsidRPr="000941D2">
              <w:rPr>
                <w:sz w:val="12"/>
              </w:rPr>
              <w:t xml:space="preserve"> 2020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NYW56b29yPC9BdXRob3I+PFllYXI+MjAyMTwvWWVhcj48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NYW56b29yPC9BdXRob3I+PFllYXI+MjAyMTwvWWVhcj48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4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Pakistan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30 patients with 3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arlobes, back, shoulders, front of chest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Efficacy, defined 51-100% improvement of flattening and decrease in size of lesion: 70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: </w:t>
            </w:r>
            <w:r w:rsidRPr="000941D2">
              <w:rPr>
                <w:sz w:val="12"/>
                <w:szCs w:val="16"/>
              </w:rPr>
              <w:t>none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Taweepraditpol</w:t>
            </w:r>
            <w:proofErr w:type="spellEnd"/>
            <w:r w:rsidR="00C46B7F" w:rsidRPr="000941D2">
              <w:rPr>
                <w:sz w:val="12"/>
              </w:rPr>
              <w:t xml:space="preserve"> 2020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UYXdlZXByYWRpdHBvbDwvQXV0aG9yPjxZZWFyPjIwMjA8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UYXdlZXByYWRpdHBvbDwvQXV0aG9yPjxZZWFyPjIwMjA8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2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hailand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5 patients with 15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Face (1), ear (1), chest (3), shoulder (4), knee (5), leg (1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Volume reduction (mL) measured with molding and water replacement method: TAC: 0.34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52 (47.95%), TAC with lidocaine: 0.41 </w:t>
            </w:r>
            <w:r w:rsidRPr="000941D2">
              <w:rPr>
                <w:rFonts w:cstheme="minorHAnsi"/>
                <w:sz w:val="12"/>
                <w:szCs w:val="16"/>
              </w:rPr>
              <w:t>± 0.43 (62.1%)</w:t>
            </w:r>
            <w:r w:rsidRPr="000941D2">
              <w:rPr>
                <w:sz w:val="12"/>
                <w:szCs w:val="16"/>
              </w:rPr>
              <w:t xml:space="preserve">, TAC with lidocaine with adrenaline: 0.53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93 (42.07%) (p = 0.650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SS, better vs. same or worse after treatment (</w:t>
            </w:r>
            <w:r>
              <w:rPr>
                <w:sz w:val="12"/>
                <w:szCs w:val="16"/>
              </w:rPr>
              <w:t>number of</w:t>
            </w:r>
            <w:r w:rsidRPr="000941D2">
              <w:rPr>
                <w:sz w:val="12"/>
                <w:szCs w:val="16"/>
              </w:rPr>
              <w:t xml:space="preserve"> patients)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ascularity: TAC: 2/3, TAC with lidocaine: 2/3, TAC with lidocaine with adrenaline: 4/1 (p = 0.53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igmentation: TAC: 1/4, TAC with lidocaine: 0/5, TAC with lidocaine with adrenaline: 1/1 (p = 0.1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liability: TAC: 2/3, TAC with lidocaine: 5/0, TAC with lidocaine with adrenaline: 2/1 (p = 0.25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eight: TAC: 2/3, TAC with lidocaine: 2/3, TAC with lidocaine with adrenaline: 4/1 (p = 1.0)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AS pain: TAC: 4/1, TAC with lidocaine: 5/0, TAC with lidocaine with adrenaline: 2/1 (p = 1.0)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: 4 weeks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C46B7F" w:rsidP="00ED050B">
            <w:pPr>
              <w:rPr>
                <w:sz w:val="12"/>
              </w:rPr>
            </w:pPr>
            <w:proofErr w:type="spellStart"/>
            <w:r w:rsidRPr="000941D2">
              <w:rPr>
                <w:sz w:val="12"/>
              </w:rPr>
              <w:t>Huu</w:t>
            </w:r>
            <w:proofErr w:type="spellEnd"/>
            <w:r w:rsidRPr="000941D2">
              <w:rPr>
                <w:sz w:val="12"/>
              </w:rPr>
              <w:t xml:space="preserve"> 2019</w:t>
            </w:r>
            <w:r>
              <w:rPr>
                <w:sz w:val="12"/>
              </w:rPr>
              <w:t xml:space="preserve"> </w:t>
            </w:r>
            <w:r>
              <w:rPr>
                <w:sz w:val="12"/>
              </w:rPr>
              <w:fldChar w:fldCharType="begin"/>
            </w:r>
            <w:r>
              <w:rPr>
                <w:sz w:val="12"/>
              </w:rPr>
              <w:instrText xml:space="preserve"> ADDIN EN.CITE &lt;EndNote&gt;&lt;Cite&gt;&lt;Author&gt;Huu&lt;/Author&gt;&lt;Year&gt;2019&lt;/Year&gt;&lt;RecNum&gt;13373&lt;/RecNum&gt;&lt;DisplayText&gt;[10]&lt;/DisplayText&gt;&lt;record&gt;&lt;rec-number&gt;13373&lt;/rec-number&gt;&lt;foreign-keys&gt;&lt;key app="EN" db-id="5p259d2x3tv0teeddat5p95oswfe2e229tew" timestamp="1641998456"&gt;13373&lt;/key&gt;&lt;/foreign-keys&gt;&lt;ref-type name="Journal Article"&gt;17&lt;/ref-type&gt;&lt;contributors&gt;&lt;authors&gt;&lt;author&gt;Huu, N. D.&lt;/author&gt;&lt;author&gt;Huu, S. N.&lt;/author&gt;&lt;author&gt;Thi, X. L.&lt;/author&gt;&lt;author&gt;Van, T. N.&lt;/author&gt;&lt;author&gt;Minh, P. P. T.&lt;/author&gt;&lt;author&gt;Minh, T. T.&lt;/author&gt;&lt;author&gt;Van, T. H.&lt;/author&gt;&lt;author&gt;Cam, V. T.&lt;/author&gt;&lt;author&gt;Huyen, M. L.&lt;/author&gt;&lt;author&gt;Hau, K. T.&lt;/author&gt;&lt;author&gt;Gandolfi, M.&lt;/author&gt;&lt;author&gt;Satolli, F.&lt;/author&gt;&lt;author&gt;Feliciani, C.&lt;/author&gt;&lt;author&gt;Tirant, M.&lt;/author&gt;&lt;author&gt;Vojvodic, A.&lt;/author&gt;&lt;author&gt;Lotti, T.&lt;/author&gt;&lt;/authors&gt;&lt;/contributors&gt;&lt;auth-address&gt;National Hospital of Dermatology and Venereology, Hanoi, Vietnam.&amp;#xD;Hanoi Medical University, Hanoi, Vietnam.&amp;#xD;Unit of Dermatology, University of Parma, Parma, Italy.&amp;#xD;University of Rome G. Marconi, Rome, Italy.&amp;#xD;Psoriasis Eczema Clinic, Melbourne, Australia.&amp;#xD;Department of Dermatology and Venereology, Military Medical Academy of Belgrade, Belgrade, Serbia.&lt;/auth-address&gt;&lt;titles&gt;&lt;title&gt;Successful Treatment of Intralesional Triamcilonon Acetonide Injection in Keloid Patients&lt;/title&gt;&lt;secondary-title&gt;Open Access Maced J Med Sci&lt;/secondary-title&gt;&lt;/titles&gt;&lt;periodical&gt;&lt;full-title&gt;Open Access Maced J Med Sci&lt;/full-title&gt;&lt;/periodical&gt;&lt;pages&gt;275-278&lt;/pages&gt;&lt;volume&gt;7&lt;/volume&gt;&lt;number&gt;2&lt;/number&gt;&lt;edition&gt;2019/02/13&lt;/edition&gt;&lt;keywords&gt;&lt;keyword&gt;Keloid&lt;/keyword&gt;&lt;keyword&gt;Triamcinolone acetonide&lt;/keyword&gt;&lt;/keywords&gt;&lt;dates&gt;&lt;year&gt;2019&lt;/year&gt;&lt;pub-dates&gt;&lt;date&gt;Jan 30&lt;/date&gt;&lt;/pub-dates&gt;&lt;/dates&gt;&lt;isbn&gt;1857-9655 (Print)&amp;#xD;1857-9655&lt;/isbn&gt;&lt;accession-num&gt;30745979&lt;/accession-num&gt;&lt;urls&gt;&lt;/urls&gt;&lt;custom2&gt;PMC6364710&lt;/custom2&gt;&lt;electronic-resource-num&gt;10.3889/oamjms.2019.093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12"/>
              </w:rPr>
              <w:fldChar w:fldCharType="separate"/>
            </w:r>
            <w:r>
              <w:rPr>
                <w:noProof/>
                <w:sz w:val="12"/>
              </w:rPr>
              <w:t>[10]</w:t>
            </w:r>
            <w:r>
              <w:rPr>
                <w:sz w:val="12"/>
              </w:rPr>
              <w:fldChar w:fldCharType="end"/>
            </w:r>
            <w:r w:rsidRPr="000941D2">
              <w:rPr>
                <w:sz w:val="12"/>
              </w:rPr>
              <w:t>, Vietnam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65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Clinical evaluation criteria of Henderson (1998) and El-</w:t>
            </w:r>
            <w:proofErr w:type="spellStart"/>
            <w:r w:rsidRPr="000941D2">
              <w:rPr>
                <w:sz w:val="12"/>
                <w:szCs w:val="16"/>
              </w:rPr>
              <w:t>Tonsy</w:t>
            </w:r>
            <w:proofErr w:type="spellEnd"/>
            <w:r w:rsidRPr="000941D2">
              <w:rPr>
                <w:sz w:val="12"/>
                <w:szCs w:val="16"/>
              </w:rPr>
              <w:t xml:space="preserve"> (1996), based on height, stiffness, color, symptoms, recurrence and side effects: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7.5 mg/cm</w:t>
            </w:r>
            <w:r w:rsidRPr="000941D2">
              <w:rPr>
                <w:sz w:val="12"/>
                <w:szCs w:val="16"/>
                <w:vertAlign w:val="superscript"/>
              </w:rPr>
              <w:t>2</w:t>
            </w:r>
            <w:r w:rsidRPr="000941D2">
              <w:rPr>
                <w:sz w:val="12"/>
                <w:szCs w:val="16"/>
              </w:rPr>
              <w:t>: good: 24.2%, quite good: 66.7%, poor: 9.1%. Flattened scars: 78.8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15 mg/cm</w:t>
            </w:r>
            <w:r w:rsidRPr="000941D2">
              <w:rPr>
                <w:sz w:val="12"/>
                <w:szCs w:val="16"/>
                <w:vertAlign w:val="superscript"/>
              </w:rPr>
              <w:t>2</w:t>
            </w:r>
            <w:r w:rsidRPr="000941D2">
              <w:rPr>
                <w:sz w:val="12"/>
                <w:szCs w:val="16"/>
              </w:rPr>
              <w:t>: good: 15.6%, quite good: 53.1%, poor: 31.3%. Flattened scars: 65.6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7.5 mg/cm</w:t>
            </w:r>
            <w:r w:rsidRPr="000941D2">
              <w:rPr>
                <w:sz w:val="12"/>
                <w:szCs w:val="16"/>
                <w:vertAlign w:val="superscript"/>
              </w:rPr>
              <w:t>2</w:t>
            </w:r>
            <w:r w:rsidRPr="000941D2">
              <w:rPr>
                <w:sz w:val="12"/>
                <w:szCs w:val="16"/>
              </w:rPr>
              <w:t>: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Ulcers: 3.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nstrual disorders: 5.6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ertension: 3.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15 mg/cm</w:t>
            </w:r>
            <w:r w:rsidRPr="000941D2">
              <w:rPr>
                <w:sz w:val="12"/>
                <w:szCs w:val="16"/>
                <w:vertAlign w:val="superscript"/>
              </w:rPr>
              <w:t>2</w:t>
            </w:r>
            <w:r w:rsidRPr="000941D2">
              <w:rPr>
                <w:sz w:val="12"/>
                <w:szCs w:val="16"/>
              </w:rPr>
              <w:t xml:space="preserve">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Ulcers: 18.6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cnes: 6.4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nstrual disorders: 2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ertension: 3.1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lastRenderedPageBreak/>
              <w:t>Khan</w:t>
            </w:r>
            <w:r w:rsidR="00C46B7F" w:rsidRPr="000941D2">
              <w:rPr>
                <w:sz w:val="12"/>
              </w:rPr>
              <w:t xml:space="preserve"> 2019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Khan&lt;/Author&gt;&lt;Year&gt;2019&lt;/Year&gt;&lt;RecNum&gt;13337&lt;/RecNum&gt;&lt;DisplayText&gt;[45]&lt;/DisplayText&gt;&lt;record&gt;&lt;rec-number&gt;13337&lt;/rec-number&gt;&lt;foreign-keys&gt;&lt;key app="EN" db-id="5p259d2x3tv0teeddat5p95oswfe2e229tew" timestamp="1641998456"&gt;13337&lt;/key&gt;&lt;/foreign-keys&gt;&lt;ref-type name="Journal Article"&gt;17&lt;/ref-type&gt;&lt;contributors&gt;&lt;authors&gt;&lt;author&gt;Khan, H. A.&lt;/author&gt;&lt;author&gt;Sahibzada, M. N.&lt;/author&gt;&lt;author&gt;Paracha, M. M.&lt;/author&gt;&lt;/authors&gt;&lt;/contributors&gt;&lt;auth-address&gt;Department of Dermatology, Lady Reading Hospital Peshawar, Peshawar, Pakistan.&lt;/auth-address&gt;&lt;titles&gt;&lt;title&gt;Comparison of the efficacy of intralesional bleomycin versus intralesional triamcinolone acetonide in the treatment of keloids&lt;/title&gt;&lt;secondary-title&gt;Dermatol Ther&lt;/secondary-title&gt;&lt;/titles&gt;&lt;periodical&gt;&lt;full-title&gt;Dermatol Ther&lt;/full-title&gt;&lt;/periodical&gt;&lt;pages&gt;e13036&lt;/pages&gt;&lt;volume&gt;32&lt;/volume&gt;&lt;number&gt;5&lt;/number&gt;&lt;edition&gt;2019/07/31&lt;/edition&gt;&lt;keywords&gt;&lt;keyword&gt;Adult&lt;/keyword&gt;&lt;keyword&gt;Antibiotics, Antineoplastic/administration &amp;amp; dosage&lt;/keyword&gt;&lt;keyword&gt;Bleomycin/*administration &amp;amp; dosage&lt;/keyword&gt;&lt;keyword&gt;Dose-Response Relationship, Drug&lt;/keyword&gt;&lt;keyword&gt;Female&lt;/keyword&gt;&lt;keyword&gt;Follow-Up Studies&lt;/keyword&gt;&lt;keyword&gt;Glucocorticoids/administration &amp;amp; dosage&lt;/keyword&gt;&lt;keyword&gt;Humans&lt;/keyword&gt;&lt;keyword&gt;Injections, Intralesional&lt;/keyword&gt;&lt;keyword&gt;Keloid/diagnosis/*drug therapy&lt;/keyword&gt;&lt;keyword&gt;Male&lt;/keyword&gt;&lt;keyword&gt;Retrospective Studies&lt;/keyword&gt;&lt;keyword&gt;Skin/pathology&lt;/keyword&gt;&lt;keyword&gt;Treatment Outcome&lt;/keyword&gt;&lt;keyword&gt;Triamcinolone Acetonide/*administration &amp;amp; dosage&lt;/keyword&gt;&lt;keyword&gt;*intralesional bleomycin&lt;/keyword&gt;&lt;keyword&gt;*intralesional triamcinolone&lt;/keyword&gt;&lt;keyword&gt;*keloids&lt;/keyword&gt;&lt;/keywords&gt;&lt;dates&gt;&lt;year&gt;2019&lt;/year&gt;&lt;pub-dates&gt;&lt;date&gt;Sep&lt;/date&gt;&lt;/pub-dates&gt;&lt;/dates&gt;&lt;isbn&gt;1396-0296&lt;/isbn&gt;&lt;accession-num&gt;31361934&lt;/accession-num&gt;&lt;urls&gt;&lt;/urls&gt;&lt;electronic-resource-num&gt;10.1111/dth.13036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45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82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Below head and neck region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OSAS after 24 weeks: 34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2.28 (baseline: 9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0.85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Efficacy, defined &gt;50% reduction POSAS compared to baseline: 70%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color w:val="FF0000"/>
                <w:sz w:val="12"/>
                <w:szCs w:val="16"/>
              </w:rPr>
              <w:t xml:space="preserve">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Skin atrophy: 7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ypopigmentation: 29%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proofErr w:type="spellStart"/>
            <w:r w:rsidRPr="000941D2">
              <w:rPr>
                <w:sz w:val="12"/>
                <w:szCs w:val="16"/>
              </w:rPr>
              <w:t>Telangiectasias</w:t>
            </w:r>
            <w:proofErr w:type="spellEnd"/>
            <w:r w:rsidRPr="000941D2">
              <w:rPr>
                <w:sz w:val="12"/>
                <w:szCs w:val="16"/>
              </w:rPr>
              <w:t xml:space="preserve">: 21% 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Rasaii</w:t>
            </w:r>
            <w:proofErr w:type="spellEnd"/>
            <w:r w:rsidR="00C46B7F" w:rsidRPr="000941D2">
              <w:rPr>
                <w:sz w:val="12"/>
              </w:rPr>
              <w:t xml:space="preserve"> 2019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SYXNhaWk8L0F1dGhvcj48WWVhcj4yMDE5PC9ZZWFyPjxS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SYXNhaWk8L0F1dGhvcj48WWVhcj4yMDE5PC9ZZWFyPjxS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4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Iran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3 patients, with 23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fter 1 month of follow-up: </w:t>
            </w:r>
          </w:p>
          <w:p w:rsidR="00C46B7F" w:rsidRPr="000941D2" w:rsidRDefault="00C46B7F" w:rsidP="00C81727">
            <w:pPr>
              <w:rPr>
                <w:i/>
                <w:iCs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VSS: 4.04 SEM 0.31 (baseline: 6.43 SEM 0.37), p &lt;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VAS pain: 2.61 SEM 0.21 (baseline: 3.91 SEM 0.33), p =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VAS pruritus: 1.30 SEM 0.17 (baseline 2.00 SEM 0.17), p = 0.02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1 month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Khalid</w:t>
            </w:r>
            <w:r w:rsidR="00C46B7F" w:rsidRPr="000941D2">
              <w:rPr>
                <w:sz w:val="12"/>
              </w:rPr>
              <w:t xml:space="preserve"> 2018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LaGFsaWQ8L0F1dGhvcj48WWVhcj4yMDE5PC9ZZWFyPjxS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LaGFsaWQ8L0F1dGhvcj48WWVhcj4yMDE5PC9ZZWFyPjxS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1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Pakistan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34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Mostly pre-sternal, head and neck with especially ear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Efficacy defined as &gt;50% reduction in height, 4 weeks after end of treatment: 44.1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ean reduction in height, patient and observer assessment scale for height reduction: NS for keloids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 for keloid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 for keloid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NS for keloids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  <w:lang w:val="nl-NL"/>
              </w:rPr>
            </w:pPr>
            <w:proofErr w:type="spellStart"/>
            <w:r>
              <w:rPr>
                <w:sz w:val="12"/>
                <w:lang w:val="nl-NL"/>
              </w:rPr>
              <w:t>Aggarwal</w:t>
            </w:r>
            <w:proofErr w:type="spellEnd"/>
            <w:r w:rsidR="00C46B7F" w:rsidRPr="000941D2">
              <w:rPr>
                <w:sz w:val="12"/>
                <w:lang w:val="nl-NL"/>
              </w:rPr>
              <w:t xml:space="preserve"> 2018</w:t>
            </w:r>
            <w:r w:rsidR="00C46B7F">
              <w:rPr>
                <w:sz w:val="12"/>
                <w:lang w:val="nl-NL"/>
              </w:rPr>
              <w:t xml:space="preserve"> </w:t>
            </w:r>
            <w:r w:rsidR="00C46B7F">
              <w:rPr>
                <w:sz w:val="12"/>
                <w:lang w:val="nl-NL"/>
              </w:rPr>
              <w:fldChar w:fldCharType="begin">
                <w:fldData xml:space="preserve">PEVuZE5vdGU+PENpdGU+PEF1dGhvcj5BZ2dhcndhbDwvQXV0aG9yPjxZZWFyPjIwMTg8L1llYXI+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</w:fldData>
              </w:fldChar>
            </w:r>
            <w:r w:rsidR="00C46B7F">
              <w:rPr>
                <w:sz w:val="12"/>
                <w:lang w:val="nl-NL"/>
              </w:rPr>
              <w:instrText xml:space="preserve"> ADDIN EN.CITE </w:instrText>
            </w:r>
            <w:r w:rsidR="00C46B7F">
              <w:rPr>
                <w:sz w:val="12"/>
                <w:lang w:val="nl-NL"/>
              </w:rPr>
              <w:fldChar w:fldCharType="begin">
                <w:fldData xml:space="preserve">PEVuZE5vdGU+PENpdGU+PEF1dGhvcj5BZ2dhcndhbDwvQXV0aG9yPjxZZWFyPjIwMTg8L1llYXI+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</w:fldData>
              </w:fldChar>
            </w:r>
            <w:r w:rsidR="00C46B7F">
              <w:rPr>
                <w:sz w:val="12"/>
                <w:lang w:val="nl-NL"/>
              </w:rPr>
              <w:instrText xml:space="preserve"> ADDIN EN.CITE.DATA </w:instrText>
            </w:r>
            <w:r w:rsidR="00C46B7F">
              <w:rPr>
                <w:sz w:val="12"/>
                <w:lang w:val="nl-NL"/>
              </w:rPr>
            </w:r>
            <w:r w:rsidR="00C46B7F">
              <w:rPr>
                <w:sz w:val="12"/>
                <w:lang w:val="nl-NL"/>
              </w:rPr>
              <w:fldChar w:fldCharType="end"/>
            </w:r>
            <w:r w:rsidR="00C46B7F">
              <w:rPr>
                <w:sz w:val="12"/>
                <w:lang w:val="nl-NL"/>
              </w:rPr>
              <w:fldChar w:fldCharType="separate"/>
            </w:r>
            <w:r w:rsidR="00C46B7F">
              <w:rPr>
                <w:noProof/>
                <w:sz w:val="12"/>
                <w:lang w:val="nl-NL"/>
              </w:rPr>
              <w:t>[31]</w:t>
            </w:r>
            <w:r w:rsidR="00C46B7F">
              <w:rPr>
                <w:sz w:val="12"/>
                <w:lang w:val="nl-NL"/>
              </w:rPr>
              <w:fldChar w:fldCharType="end"/>
            </w:r>
            <w:r w:rsidR="00C46B7F" w:rsidRPr="000941D2">
              <w:rPr>
                <w:sz w:val="12"/>
                <w:lang w:val="nl-NL"/>
              </w:rPr>
              <w:t xml:space="preserve">, Indi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16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Facial keloids excluded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Clearance defined as reduction in height of keloid to </w:t>
            </w:r>
            <w:r w:rsidRPr="000941D2">
              <w:rPr>
                <w:rFonts w:cstheme="minorHAnsi"/>
                <w:sz w:val="12"/>
                <w:szCs w:val="16"/>
              </w:rPr>
              <w:t>≤</w:t>
            </w:r>
            <w:r w:rsidRPr="000941D2">
              <w:rPr>
                <w:sz w:val="12"/>
                <w:szCs w:val="16"/>
              </w:rPr>
              <w:t xml:space="preserve">1 mm: 75%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Change in mean from baseline: height: 3.18, </w:t>
            </w:r>
            <w:r w:rsidRPr="000941D2">
              <w:rPr>
                <w:sz w:val="12"/>
                <w:szCs w:val="16"/>
                <w:lang w:val="en-GB"/>
              </w:rPr>
              <w:t>VSS: 4.12, VAS patient: 7.82, VAS doctor: 8.18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one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trophy-depigmentation: 31.25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Telangiectasia: 31.25%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Overall side effects: 50%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Hietanen</w:t>
            </w:r>
            <w:proofErr w:type="spellEnd"/>
            <w:r w:rsidR="00C46B7F" w:rsidRPr="000941D2">
              <w:rPr>
                <w:sz w:val="12"/>
              </w:rPr>
              <w:t xml:space="preserve"> 2019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IaWV0YW5lbjwvQXV0aG9yPjxZZWFyPjIwMTk8L1llYXI+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IaWV0YW5lbjwvQXV0aG9yPjxZZWFyPjIwMTk8L1llYXI+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3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Finland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5 patients with 25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Chest (6), shoulder (6), upper back (10), abdomen (3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t 6 months after treatment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Remission defined as flattening of the keloid to the degree where no further injections were feasible or needed: 6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OSAS decreased</w:t>
            </w:r>
            <w:r>
              <w:rPr>
                <w:sz w:val="12"/>
                <w:szCs w:val="16"/>
              </w:rPr>
              <w:t>*</w:t>
            </w:r>
            <w:r w:rsidRPr="000941D2">
              <w:rPr>
                <w:sz w:val="12"/>
                <w:szCs w:val="16"/>
              </w:rPr>
              <w:t>, p &lt; 0.0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Estimated hemoglobin concentration: 0.1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18 (baseline: 0.17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18), p &lt; 0.0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>
              <w:rPr>
                <w:sz w:val="12"/>
                <w:szCs w:val="16"/>
              </w:rPr>
              <w:t>Blood vessel density decreased*</w:t>
            </w:r>
            <w:r w:rsidRPr="000941D2">
              <w:rPr>
                <w:sz w:val="12"/>
                <w:szCs w:val="16"/>
              </w:rPr>
              <w:t>, p &lt; 0.0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ibroblast proliferation: 7.9%, range 1.7-24.7 (baseline: 11.3%, range 1.9-25.3), p &lt; 0.05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one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: 44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Telangiectasia: 50%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Srivastava</w:t>
            </w:r>
            <w:r w:rsidR="00C46B7F" w:rsidRPr="000941D2">
              <w:rPr>
                <w:sz w:val="12"/>
              </w:rPr>
              <w:t xml:space="preserve"> 2018 Jan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rivastava&lt;/Author&gt;&lt;Year&gt;2018&lt;/Year&gt;&lt;RecNum&gt;13395&lt;/RecNum&gt;&lt;DisplayText&gt;[18]&lt;/DisplayText&gt;&lt;record&gt;&lt;rec-number&gt;13395&lt;/rec-number&gt;&lt;foreign-keys&gt;&lt;key app="EN" db-id="5p259d2x3tv0teeddat5p95oswfe2e229tew" timestamp="1641998456"&gt;13395&lt;/key&gt;&lt;/foreign-keys&gt;&lt;ref-type name="Journal Article"&gt;17&lt;/ref-type&gt;&lt;contributors&gt;&lt;authors&gt;&lt;author&gt;Srivastava, S.&lt;/author&gt;&lt;author&gt;Patil, A.&lt;/author&gt;&lt;author&gt;Prakash, C.&lt;/author&gt;&lt;author&gt;Kumari, H.&lt;/author&gt;&lt;/authors&gt;&lt;/contributors&gt;&lt;auth-address&gt;Sawai Man Singh Medical College and Hospital, Jaipur, India.&lt;/auth-address&gt;&lt;titles&gt;&lt;title&gt;Comparison of Intralesional Triamcinolone Acetonide, 5-Fluorouracil, and Their Combination in Treatment of Keloids&lt;/title&gt;&lt;secondary-title&gt;World J Plast Surg&lt;/secondary-title&gt;&lt;/titles&gt;&lt;periodical&gt;&lt;full-title&gt;World J Plast Surg&lt;/full-title&gt;&lt;/periodical&gt;&lt;pages&gt;212-219&lt;/pages&gt;&lt;volume&gt;7&lt;/volume&gt;&lt;number&gt;2&lt;/number&gt;&lt;edition&gt;2018/08/08&lt;/edition&gt;&lt;keywords&gt;&lt;keyword&gt;Fluorouracil&lt;/keyword&gt;&lt;keyword&gt;Keloid&lt;/keyword&gt;&lt;keyword&gt;Triamcinolone&lt;/keyword&gt;&lt;/keywords&gt;&lt;dates&gt;&lt;year&gt;2018&lt;/year&gt;&lt;pub-dates&gt;&lt;date&gt;May&lt;/date&gt;&lt;/pub-dates&gt;&lt;/dates&gt;&lt;isbn&gt;2228-7914 (Print)&amp;#xD;2228-7914&lt;/isbn&gt;&lt;accession-num&gt;30083505&lt;/accession-num&gt;&lt;urls&gt;&lt;/urls&gt;&lt;custom2&gt;PMC6066718&lt;/custom2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8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Indi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20 patients with 20 keloids </w:t>
            </w:r>
          </w:p>
          <w:p w:rsidR="00C46B7F" w:rsidRPr="000941D2" w:rsidRDefault="00C46B7F" w:rsidP="00C81727">
            <w:pPr>
              <w:rPr>
                <w:sz w:val="12"/>
              </w:rPr>
            </w:pP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Pre-sternal (11), trunk (5), extremities (3), face (1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SS scores 30 weeks after first dose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height: 0.61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5 (baseline: 1.7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57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vascularity: 0.1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37 (baseline: 1.8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37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liability: 0.7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4 (baseline: 2.8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1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igmentation: 0.7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7 (baseline: 1.8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37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RS scores 30 weeks after first dose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ain: 0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 (baseline: 2.0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89)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ruritus: 0.30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5 (baseline: 2.7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4)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F: final evaluation 30 weeks after first dose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Skin atrophy: 20%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Telangiectasia: 15%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Pain at injection site: 24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Srivastava</w:t>
            </w:r>
            <w:r w:rsidR="00C46B7F" w:rsidRPr="000941D2">
              <w:rPr>
                <w:sz w:val="12"/>
              </w:rPr>
              <w:t xml:space="preserve"> 2018 Jun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rivastava&lt;/Author&gt;&lt;Year&gt;2019&lt;/Year&gt;&lt;RecNum&gt;13377&lt;/RecNum&gt;&lt;DisplayText&gt;[37]&lt;/DisplayText&gt;&lt;record&gt;&lt;rec-number&gt;13377&lt;/rec-number&gt;&lt;foreign-keys&gt;&lt;key app="EN" db-id="5p259d2x3tv0teeddat5p95oswfe2e229tew" timestamp="1641998456"&gt;13377&lt;/key&gt;&lt;/foreign-keys&gt;&lt;ref-type name="Journal Article"&gt;17&lt;/ref-type&gt;&lt;contributors&gt;&lt;authors&gt;&lt;author&gt;Srivastava, S.&lt;/author&gt;&lt;author&gt;Kumari, H.&lt;/author&gt;&lt;author&gt;Singh, A.&lt;/author&gt;&lt;/authors&gt;&lt;/contributors&gt;&lt;auth-address&gt;Department of Plastic Surgery, Sawai Man Singh Medical College and Hospital, Rajasthan University of Health Sciences, Jaipur, India.&lt;/auth-address&gt;&lt;titles&gt;&lt;title&gt;Comparison of Fractional CO(2) Laser, Verapamil, and Triamcinolone for the Treatment of Keloid&lt;/title&gt;&lt;secondary-title&gt;Adv Wound Care (New Rochelle)&lt;/secondary-title&gt;&lt;/titles&gt;&lt;periodical&gt;&lt;full-title&gt;Adv Wound Care (New Rochelle)&lt;/full-title&gt;&lt;/periodical&gt;&lt;pages&gt;7-13&lt;/pages&gt;&lt;volume&gt;8&lt;/volume&gt;&lt;number&gt;1&lt;/number&gt;&lt;edition&gt;2019/02/02&lt;/edition&gt;&lt;keywords&gt;&lt;keyword&gt;CO2 laser&lt;/keyword&gt;&lt;keyword&gt;comparison&lt;/keyword&gt;&lt;keyword&gt;keloid&lt;/keyword&gt;&lt;keyword&gt;triamcinolone&lt;/keyword&gt;&lt;keyword&gt;verapamil&lt;/keyword&gt;&lt;/keywords&gt;&lt;dates&gt;&lt;year&gt;2019&lt;/year&gt;&lt;pub-dates&gt;&lt;date&gt;Jan 1&lt;/date&gt;&lt;/pub-dates&gt;&lt;/dates&gt;&lt;isbn&gt;2162-1918 (Print)&amp;#xD;2162-1918&lt;/isbn&gt;&lt;accession-num&gt;30705785&lt;/accession-num&gt;&lt;urls&gt;&lt;/urls&gt;&lt;custom2&gt;PMC6350054&lt;/custom2&gt;&lt;electronic-resource-num&gt;10.1089/wound.2018.0798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7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Indi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0 patients with 2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Pre-sternal (8), trunk (6), extremities (4), face (2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SS scores at 24 weeks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height: 0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 (baseline: 1.7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64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vascularity: 0 (baseline: 1.6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9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liability: 0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 (baseline: 1.9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64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pigmentation: 0.8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1 (baseline: 1.7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47)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F: </w:t>
            </w:r>
            <w:r w:rsidRPr="000941D2">
              <w:rPr>
                <w:sz w:val="12"/>
              </w:rPr>
              <w:t>N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R: </w:t>
            </w:r>
            <w:r w:rsidRPr="000941D2">
              <w:rPr>
                <w:sz w:val="12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: 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Telangiectasia: 10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in at injection site: 40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Wang</w:t>
            </w:r>
            <w:r w:rsidR="00C46B7F" w:rsidRPr="000941D2">
              <w:rPr>
                <w:sz w:val="12"/>
              </w:rPr>
              <w:t xml:space="preserve"> 2018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XYW5nPC9BdXRob3I+PFllYXI+MjAxODwvWWVhcj48UmVj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XYW5nPC9BdXRob3I+PFllYXI+MjAxODwvWWVhcj48UmVj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7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aiw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7 patients  with 17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xtremity (17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fter treatment (before treatment)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OSAS patient: 20.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5.4 (36.9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6.7), p &lt; 0.01 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OSAS observer: 18.0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5.6 (33.2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7.3), p &lt; 0.01 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VRS pain score: 0.4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9 (1.4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.5), p = 0.022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Itching: mild: 16 (5), moderate: 1 (8), severe: 0 (4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Blood perfusion scan: 0.01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02 (0.02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02), p = 0.09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asson Trichrome stain: 85.66 (89.5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Collagen I: 19.31 (22.63), collagen II: 19.31 (22.63), collagen III: 17.04 (21.58) p &lt; 0.05, collagen X: 24.43 (26.72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ngiogenesis: VEGF 34.4 (31.94), CD31 19.78 (19.54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Inflammatory cytokines: TGF-</w:t>
            </w:r>
            <w:r w:rsidRPr="000941D2">
              <w:rPr>
                <w:rFonts w:cstheme="minorHAnsi"/>
                <w:sz w:val="12"/>
                <w:szCs w:val="16"/>
              </w:rPr>
              <w:t>β</w:t>
            </w:r>
            <w:r w:rsidRPr="000941D2">
              <w:rPr>
                <w:sz w:val="12"/>
                <w:szCs w:val="16"/>
              </w:rPr>
              <w:t>1 29.31 (37.63), IL-6 22.83 (27.44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poptosis: MMP-13 13.61 (11.01) p &lt; 0.05, TUNEL 51.79 (34.24) p &lt;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roliferation: PCNA 41.26 (44.99), fibronectin 19.49 (25.49) p &lt; 0.001, MMP-13 13.61 (11.01) p &lt; 0.05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F: 48 weeks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Chen</w:t>
            </w:r>
            <w:r w:rsidR="00C46B7F" w:rsidRPr="000941D2">
              <w:rPr>
                <w:sz w:val="12"/>
              </w:rPr>
              <w:t xml:space="preserve"> 2017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Chen&lt;/Author&gt;&lt;Year&gt;2017&lt;/Year&gt;&lt;RecNum&gt;13429&lt;/RecNum&gt;&lt;DisplayText&gt;[17]&lt;/DisplayText&gt;&lt;record&gt;&lt;rec-number&gt;13429&lt;/rec-number&gt;&lt;foreign-keys&gt;&lt;key app="EN" db-id="5p259d2x3tv0teeddat5p95oswfe2e229tew" timestamp="1641998457"&gt;13429&lt;/key&gt;&lt;/foreign-keys&gt;&lt;ref-type name="Journal Article"&gt;17&lt;/ref-type&gt;&lt;contributors&gt;&lt;authors&gt;&lt;author&gt;Chen, X. E.&lt;/author&gt;&lt;author&gt;Liu, J.&lt;/author&gt;&lt;author&gt;Bin Jameel, A. A.&lt;/author&gt;&lt;author&gt;Valeska, M.&lt;/author&gt;&lt;author&gt;Zhang, J. A.&lt;/author&gt;&lt;author&gt;Xu, Y.&lt;/author&gt;&lt;author&gt;Liu, X. W.&lt;/author&gt;&lt;author&gt;Zhou, H.&lt;/author&gt;&lt;author&gt;Luo, D.&lt;/author&gt;&lt;author&gt;Zhou, B. R.&lt;/author&gt;&lt;/authors&gt;&lt;/contributors&gt;&lt;auth-address&gt;Department of Dermatology, The First Affiliated Hospital of Nanjing Medical University, Nanjing, Jiangsu 210029, P.R. China.&amp;#xD;Department of Dermatology and Venereology, Nanjing Jingdu Hospital, Nanjing, Jiangsu 210002, P.R. China.&lt;/auth-address&gt;&lt;titles&gt;&lt;title&gt;Combined effects of long-pulsed neodymium-yttrium-aluminum-garnet laser, diprospan and 5-fluorouracil in the treatment of keloid scars&lt;/title&gt;&lt;secondary-title&gt;Exp Ther Med&lt;/secondary-title&gt;&lt;/titles&gt;&lt;periodical&gt;&lt;full-title&gt;Exp Ther Med&lt;/full-title&gt;&lt;/periodical&gt;&lt;pages&gt;3607-3612&lt;/pages&gt;&lt;volume&gt;13&lt;/volume&gt;&lt;number&gt;6&lt;/number&gt;&lt;edition&gt;2017/06/08&lt;/edition&gt;&lt;keywords&gt;&lt;keyword&gt;5-fluorouracil&lt;/keyword&gt;&lt;keyword&gt;diprospan&lt;/keyword&gt;&lt;keyword&gt;keloid&lt;/keyword&gt;&lt;keyword&gt;neodymium-yttrium-alumin-um-garnet laser&lt;/keyword&gt;&lt;keyword&gt;treatment&lt;/keyword&gt;&lt;/keywords&gt;&lt;dates&gt;&lt;year&gt;2017&lt;/year&gt;&lt;pub-dates&gt;&lt;date&gt;Jun&lt;/date&gt;&lt;/pub-dates&gt;&lt;/dates&gt;&lt;isbn&gt;1792-0981 (Print)&amp;#xD;1792-0981&lt;/isbn&gt;&lt;accession-num&gt;28588688&lt;/accession-num&gt;&lt;urls&gt;&lt;/urls&gt;&lt;custom2&gt;PMC5450791&lt;/custom2&gt;&lt;electronic-resource-num&gt;10.3892/etm.2017.4438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7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Chin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umber of patients and keloids NS (±23)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  <w:r w:rsidRPr="000941D2">
              <w:rPr>
                <w:sz w:val="12"/>
              </w:rPr>
              <w:t xml:space="preserve"> 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t three months: </w:t>
            </w:r>
          </w:p>
          <w:p w:rsidR="00C46B7F" w:rsidRPr="000941D2" w:rsidRDefault="00C46B7F" w:rsidP="00C81727">
            <w:pPr>
              <w:rPr>
                <w:rFonts w:cstheme="minorHAnsi"/>
                <w:sz w:val="12"/>
                <w:szCs w:val="16"/>
              </w:rPr>
            </w:pPr>
            <w:r w:rsidRPr="000941D2">
              <w:rPr>
                <w:rFonts w:cstheme="minorHAnsi"/>
                <w:sz w:val="12"/>
                <w:szCs w:val="16"/>
              </w:rPr>
              <w:t>Patient self-assessment, improvement ≥50%: 20%</w:t>
            </w:r>
          </w:p>
          <w:p w:rsidR="00C46B7F" w:rsidRPr="000941D2" w:rsidRDefault="00C46B7F" w:rsidP="00C81727">
            <w:pPr>
              <w:rPr>
                <w:rFonts w:cstheme="minorHAnsi"/>
                <w:sz w:val="12"/>
                <w:szCs w:val="16"/>
              </w:rPr>
            </w:pPr>
            <w:r>
              <w:rPr>
                <w:rFonts w:cstheme="minorHAnsi"/>
                <w:sz w:val="12"/>
                <w:szCs w:val="16"/>
              </w:rPr>
              <w:t xml:space="preserve">Observer assessment, </w:t>
            </w:r>
            <w:r w:rsidRPr="000941D2">
              <w:rPr>
                <w:rFonts w:cstheme="minorHAnsi"/>
                <w:sz w:val="12"/>
                <w:szCs w:val="16"/>
              </w:rPr>
              <w:t>improvement ≥50%: 12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rFonts w:cstheme="minorHAnsi"/>
                <w:sz w:val="12"/>
                <w:szCs w:val="16"/>
              </w:rPr>
              <w:t xml:space="preserve">Reduction in erythema, toughness and pruritus: </w:t>
            </w:r>
            <w:r>
              <w:rPr>
                <w:rFonts w:cstheme="minorHAnsi"/>
                <w:sz w:val="12"/>
                <w:szCs w:val="16"/>
              </w:rPr>
              <w:t xml:space="preserve">* </w:t>
            </w:r>
            <w:r w:rsidRPr="000941D2">
              <w:rPr>
                <w:rFonts w:cstheme="minorHAnsi"/>
                <w:sz w:val="12"/>
                <w:szCs w:val="16"/>
              </w:rPr>
              <w:t>statistically significant (p &lt; 0.05)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one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Skin atrophy and telangiectasia: 36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lmost all injections were painful 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Nor</w:t>
            </w:r>
            <w:r w:rsidR="00C46B7F" w:rsidRPr="000941D2">
              <w:rPr>
                <w:sz w:val="12"/>
              </w:rPr>
              <w:t xml:space="preserve"> 2017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Nor&lt;/Author&gt;&lt;Year&gt;2017&lt;/Year&gt;&lt;RecNum&gt;13446&lt;/RecNum&gt;&lt;DisplayText&gt;[25]&lt;/DisplayText&gt;&lt;record&gt;&lt;rec-number&gt;13446&lt;/rec-number&gt;&lt;foreign-keys&gt;&lt;key app="EN" db-id="5p259d2x3tv0teeddat5p95oswfe2e229tew" timestamp="1641998457"&gt;13446&lt;/key&gt;&lt;/foreign-keys&gt;&lt;ref-type name="Journal Article"&gt;17&lt;/ref-type&gt;&lt;contributors&gt;&lt;authors&gt;&lt;author&gt;Nor, N. M.&lt;/author&gt;&lt;author&gt;Ismail, R.&lt;/author&gt;&lt;author&gt;Jamil, A.&lt;/author&gt;&lt;author&gt;Shah, S. A.&lt;/author&gt;&lt;author&gt;Imran, F. H.&lt;/author&gt;&lt;/authors&gt;&lt;/contributors&gt;&lt;auth-address&gt;Faculty of Medicine, National University of Malaysia Medical Centre, Kuala Lumpur, Malaysia. norazirah78@gmail.com.&amp;#xD;Faculty of Medicine, National University of Malaysia Medical Centre, Kuala Lumpur, Malaysia.&lt;/auth-address&gt;&lt;titles&gt;&lt;title&gt;A Randomized, Single-Blind Trial of Clobetasol Propionate 0.05% Cream Under Silicone Dressing Occlusion Versus Intra-Lesional Triamcinolone for Treatment of Keloid&lt;/title&gt;&lt;secondary-title&gt;Clin Drug Investig&lt;/secondary-title&gt;&lt;/titles&gt;&lt;periodical&gt;&lt;full-title&gt;Clin Drug Investig&lt;/full-title&gt;&lt;/periodical&gt;&lt;pages&gt;295-301&lt;/pages&gt;&lt;volume&gt;37&lt;/volume&gt;&lt;number&gt;3&lt;/number&gt;&lt;edition&gt;2016/11/27&lt;/edition&gt;&lt;keywords&gt;&lt;keyword&gt;Administration, Topical&lt;/keyword&gt;&lt;keyword&gt;Adult&lt;/keyword&gt;&lt;keyword&gt;Clobetasol/*administration &amp;amp; dosage&lt;/keyword&gt;&lt;keyword&gt;Erythema/epidemiology&lt;/keyword&gt;&lt;keyword&gt;Female&lt;/keyword&gt;&lt;keyword&gt;Humans&lt;/keyword&gt;&lt;keyword&gt;Keloid/*drug therapy&lt;/keyword&gt;&lt;keyword&gt;Male&lt;/keyword&gt;&lt;keyword&gt;*Occlusive Dressings&lt;/keyword&gt;&lt;keyword&gt;Prospective Studies&lt;/keyword&gt;&lt;keyword&gt;Silicones&lt;/keyword&gt;&lt;keyword&gt;Single-Blind Method&lt;/keyword&gt;&lt;keyword&gt;Triamcinolone/*administration &amp;amp; dosage&lt;/keyword&gt;&lt;/keywords&gt;&lt;dates&gt;&lt;year&gt;2017&lt;/year&gt;&lt;pub-dates&gt;&lt;date&gt;Mar&lt;/date&gt;&lt;/pub-dates&gt;&lt;/dates&gt;&lt;isbn&gt;1173-2563&lt;/isbn&gt;&lt;accession-num&gt;27888448&lt;/accession-num&gt;&lt;urls&gt;&lt;/urls&gt;&lt;electronic-resource-num&gt;10.1007/s40261-016-0484-x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5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Malaysia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1 patients with 21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Shoulders (10), chest (7), forearm (2), stomach (2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At 12 weeks: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OSAS observers: 23.50 (baseline 36.00), p = 0.0005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OSAS patients: 16.00 (baseline: 31.00), p = 0.0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dian VAS pain: 5.8, IQR 3 (range 3-10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tient survey: 47% prefer </w:t>
            </w:r>
            <w:proofErr w:type="spellStart"/>
            <w:r w:rsidRPr="000941D2">
              <w:rPr>
                <w:sz w:val="12"/>
                <w:szCs w:val="16"/>
              </w:rPr>
              <w:t>intralesional</w:t>
            </w:r>
            <w:proofErr w:type="spellEnd"/>
            <w:r w:rsidRPr="000941D2">
              <w:rPr>
                <w:sz w:val="12"/>
                <w:szCs w:val="16"/>
              </w:rPr>
              <w:t xml:space="preserve"> TAC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: 23.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opigmentation: 35.3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Telangiectasia: 41.2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in: 10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Erythema: 41.2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Bleeding: 17.6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Cutaneous necrosis: 70.6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ED050B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Saleem</w:t>
            </w:r>
            <w:proofErr w:type="spellEnd"/>
            <w:r w:rsidR="00C46B7F" w:rsidRPr="000941D2">
              <w:rPr>
                <w:sz w:val="12"/>
              </w:rPr>
              <w:t xml:space="preserve"> 2017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TYWxlZW08L0F1dGhvcj48WWVhcj4yMDE3PC9ZZWFyPjxS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TYWxlZW08L0F1dGhvcj48WWVhcj4yMDE3PC9ZZWFyPjxS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43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50 patients, number of keloids 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After treatment (before treatment): </w:t>
            </w:r>
          </w:p>
          <w:p w:rsidR="00C46B7F" w:rsidRPr="000941D2" w:rsidRDefault="00C46B7F" w:rsidP="00C81727">
            <w:pPr>
              <w:rPr>
                <w:rFonts w:cstheme="minorHAnsi"/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SS: 4.82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 xml:space="preserve">± 1.12 (9.80 ± 1.56), p = 0.001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Efficacy: 62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F: 12 week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None 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Pain at time of injection, number 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lastRenderedPageBreak/>
              <w:t>Ali</w:t>
            </w:r>
            <w:r w:rsidR="00C46B7F" w:rsidRPr="000941D2">
              <w:rPr>
                <w:sz w:val="12"/>
              </w:rPr>
              <w:t xml:space="preserve"> 2016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Ali&lt;/Author&gt;&lt;Year&gt;2016&lt;/Year&gt;&lt;RecNum&gt;17769&lt;/RecNum&gt;&lt;DisplayText&gt;[16]&lt;/DisplayText&gt;&lt;record&gt;&lt;rec-number&gt;17769&lt;/rec-number&gt;&lt;foreign-keys&gt;&lt;key app="EN" db-id="5p259d2x3tv0teeddat5p95oswfe2e229tew" timestamp="1641998586"&gt;17769&lt;/key&gt;&lt;/foreign-keys&gt;&lt;ref-type name="Journal Article"&gt;17&lt;/ref-type&gt;&lt;contributors&gt;&lt;authors&gt;&lt;author&gt;Ali, K.&lt;/author&gt;&lt;author&gt;Tayyaba, F.&lt;/author&gt;&lt;author&gt;Tabassum, H. M.&lt;/author&gt;&lt;/authors&gt;&lt;/contributors&gt;&lt;titles&gt;&lt;title&gt;Comparison between the efficacy of intra-lesional triamcenolone and combination of triamcinolone with 5-fluorouracil in the treatment of keloid and hypertrophic scars&lt;/title&gt;&lt;secondary-title&gt;Pakistan journal of medical and health sciences&lt;/secondary-title&gt;&lt;/titles&gt;&lt;periodical&gt;&lt;full-title&gt;Pakistan Journal of Medical and Health Sciences&lt;/full-title&gt;&lt;/periodical&gt;&lt;pages&gt;578‐581&lt;/pages&gt;&lt;volume&gt;10&lt;/volume&gt;&lt;number&gt;2&lt;/number&gt;&lt;keywords&gt;&lt;keyword&gt;*comparative effectiveness&lt;/keyword&gt;&lt;keyword&gt;*drug efficacy&lt;/keyword&gt;&lt;keyword&gt;*hypertrophic scar /drug therapy /drug therapy&lt;/keyword&gt;&lt;keyword&gt;*keloid /drug therapy /drug therapy&lt;/keyword&gt;&lt;keyword&gt;Absence of complications&lt;/keyword&gt;&lt;keyword&gt;Adolescent&lt;/keyword&gt;&lt;keyword&gt;Adult&lt;/keyword&gt;&lt;keyword&gt;Age&lt;/keyword&gt;&lt;keyword&gt;Article&lt;/keyword&gt;&lt;keyword&gt;Combination drug therapy&lt;/keyword&gt;&lt;keyword&gt;Controlled study&lt;/keyword&gt;&lt;keyword&gt;Cutaneous parameters&lt;/keyword&gt;&lt;keyword&gt;Female&lt;/keyword&gt;&lt;keyword&gt;Human&lt;/keyword&gt;&lt;keyword&gt;Major clinical study&lt;/keyword&gt;&lt;keyword&gt;Male&lt;/keyword&gt;&lt;keyword&gt;Monotherapy&lt;/keyword&gt;&lt;keyword&gt;Outcome assessment&lt;/keyword&gt;&lt;keyword&gt;Randomized controlled trial&lt;/keyword&gt;&lt;keyword&gt;Scar size reduction&lt;/keyword&gt;&lt;keyword&gt;Sex difference&lt;/keyword&gt;&lt;keyword&gt;Treatment duration&lt;/keyword&gt;&lt;/keywords&gt;&lt;dates&gt;&lt;year&gt;2016&lt;/year&gt;&lt;/dates&gt;&lt;accession-num&gt;CN-01725852&lt;/accession-num&gt;&lt;work-type&gt;Journal: Article&lt;/work-type&gt;&lt;urls&gt;&lt;related-urls&gt;&lt;url&gt;https://www.cochranelibrary.com/central/doi/10.1002/central/CN-01725852/full&lt;/url&gt;&lt;/related-urls&gt;&lt;/urls&gt;&lt;custom3&gt;EMBASE 612540928&lt;/custom3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6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9 keloids, number of patients 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4 weeks after end of treatment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Efficacy defined &gt; 50% reduction in initial keloid in terms of observer scar assessment (size measured by scale), absence of all complications (i.e. skin atrophy, hypopigmentation, </w:t>
            </w:r>
            <w:proofErr w:type="spellStart"/>
            <w:r w:rsidRPr="000941D2">
              <w:rPr>
                <w:color w:val="000000" w:themeColor="text1"/>
                <w:sz w:val="12"/>
                <w:szCs w:val="16"/>
              </w:rPr>
              <w:t>telangiectasias</w:t>
            </w:r>
            <w:proofErr w:type="spellEnd"/>
            <w:r w:rsidRPr="000941D2">
              <w:rPr>
                <w:color w:val="000000" w:themeColor="text1"/>
                <w:sz w:val="12"/>
                <w:szCs w:val="16"/>
              </w:rPr>
              <w:t xml:space="preserve"> and skin ulcerations</w:t>
            </w:r>
            <w:r>
              <w:rPr>
                <w:color w:val="000000" w:themeColor="text1"/>
                <w:sz w:val="12"/>
                <w:szCs w:val="16"/>
              </w:rPr>
              <w:t>)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: 21.05%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: 4 weeks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Shaarawy</w:t>
            </w:r>
            <w:proofErr w:type="spellEnd"/>
            <w:r w:rsidR="00C46B7F" w:rsidRPr="000941D2">
              <w:rPr>
                <w:sz w:val="12"/>
              </w:rPr>
              <w:t xml:space="preserve"> 2015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haarawy&lt;/Author&gt;&lt;Year&gt;2015&lt;/Year&gt;&lt;RecNum&gt;13526&lt;/RecNum&gt;&lt;DisplayText&gt;[30]&lt;/DisplayText&gt;&lt;record&gt;&lt;rec-number&gt;13526&lt;/rec-number&gt;&lt;foreign-keys&gt;&lt;key app="EN" db-id="5p259d2x3tv0teeddat5p95oswfe2e229tew" timestamp="1641998457"&gt;13526&lt;/key&gt;&lt;/foreign-keys&gt;&lt;ref-type name="Journal Article"&gt;17&lt;/ref-type&gt;&lt;contributors&gt;&lt;authors&gt;&lt;author&gt;Shaarawy, E.&lt;/author&gt;&lt;author&gt;Hegazy, R. A.&lt;/author&gt;&lt;author&gt;Abdel Hay, R. M.&lt;/author&gt;&lt;/authors&gt;&lt;/contributors&gt;&lt;auth-address&gt;Dermatology department, Faculty of Medicine, Cairo University, Cairo, Egypt.&lt;/auth-address&gt;&lt;titles&gt;&lt;title&gt;Intralesional botulinum toxin type A equally effective and better tolerated than intralesional steroid in the treatment of keloids: a randomized controlled trial&lt;/title&gt;&lt;secondary-title&gt;J Cosmet Dermatol&lt;/secondary-title&gt;&lt;/titles&gt;&lt;periodical&gt;&lt;full-title&gt;J Cosmet Dermatol&lt;/full-title&gt;&lt;/periodical&gt;&lt;pages&gt;161-6&lt;/pages&gt;&lt;volume&gt;14&lt;/volume&gt;&lt;number&gt;2&lt;/number&gt;&lt;edition&gt;2015/03/27&lt;/edition&gt;&lt;keywords&gt;&lt;keyword&gt;Adolescent&lt;/keyword&gt;&lt;keyword&gt;Adrenal Cortex Hormones/*therapeutic use&lt;/keyword&gt;&lt;keyword&gt;Adult&lt;/keyword&gt;&lt;keyword&gt;Botulinum Toxins, Type A/*therapeutic use&lt;/keyword&gt;&lt;keyword&gt;Child&lt;/keyword&gt;&lt;keyword&gt;Dermatologic Agents/*therapeutic use&lt;/keyword&gt;&lt;keyword&gt;Double-Blind Method&lt;/keyword&gt;&lt;keyword&gt;Female&lt;/keyword&gt;&lt;keyword&gt;Humans&lt;/keyword&gt;&lt;keyword&gt;Injections, Intralesional&lt;/keyword&gt;&lt;keyword&gt;Keloid/*drug therapy&lt;/keyword&gt;&lt;keyword&gt;Middle Aged&lt;/keyword&gt;&lt;keyword&gt;Patient Satisfaction&lt;/keyword&gt;&lt;keyword&gt;Treatment Outcome&lt;/keyword&gt;&lt;keyword&gt;Young Adult&lt;/keyword&gt;&lt;keyword&gt;botulinum toxin&lt;/keyword&gt;&lt;keyword&gt;intralesional steroids&lt;/keyword&gt;&lt;keyword&gt;off-label indication&lt;/keyword&gt;&lt;keyword&gt;scar&lt;/keyword&gt;&lt;/keywords&gt;&lt;dates&gt;&lt;year&gt;2015&lt;/year&gt;&lt;pub-dates&gt;&lt;date&gt;Jun&lt;/date&gt;&lt;/pub-dates&gt;&lt;/dates&gt;&lt;isbn&gt;1473-2130&lt;/isbn&gt;&lt;accession-num&gt;25810045&lt;/accession-num&gt;&lt;urls&gt;&lt;/urls&gt;&lt;electronic-resource-num&gt;10.1111/jocd.12134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0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2 patients, number of keloids 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7 months after treatment (baseline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olume (cm</w:t>
            </w:r>
            <w:r w:rsidRPr="000941D2">
              <w:rPr>
                <w:sz w:val="12"/>
                <w:szCs w:val="16"/>
                <w:vertAlign w:val="superscript"/>
              </w:rPr>
              <w:t>3</w:t>
            </w:r>
            <w:r w:rsidRPr="000941D2">
              <w:rPr>
                <w:sz w:val="12"/>
                <w:szCs w:val="16"/>
              </w:rPr>
              <w:t xml:space="preserve">): 0.77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749 (4.09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1.830), volume reduction: 82.7%, p &lt; 0.01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ardness (scale: 0-3): 0.167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389 (3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Height (scale: 0-3): 0.83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937 (2.92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289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Redness (scale: 0-3): 0.58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668 (2.83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389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Itching (scale: 0-3): 0.92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668 (2.67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492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in (scale: 0-3): 1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738 (2.67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651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Tenderness (scale: 0-3): 1.25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621 (2.5 </w:t>
            </w:r>
            <w:r w:rsidRPr="000941D2">
              <w:rPr>
                <w:rFonts w:cstheme="minorHAnsi"/>
                <w:sz w:val="12"/>
                <w:szCs w:val="16"/>
              </w:rPr>
              <w:t>±</w:t>
            </w:r>
            <w:r w:rsidRPr="000941D2">
              <w:rPr>
                <w:sz w:val="12"/>
                <w:szCs w:val="16"/>
              </w:rPr>
              <w:t xml:space="preserve"> 0.674), p &lt; 0.01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tient satisfaction: 50% highly satisfied, 42% satisfied, 8% unsatisfied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1 month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 and telangiectasia: 2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ild pain or discomfort during and few hours after the procedure, number </w:t>
            </w:r>
            <w:r w:rsidRPr="000941D2">
              <w:rPr>
                <w:sz w:val="12"/>
              </w:rPr>
              <w:t>N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Payapvipapong</w:t>
            </w:r>
            <w:proofErr w:type="spellEnd"/>
            <w:r w:rsidR="00C46B7F" w:rsidRPr="000941D2">
              <w:rPr>
                <w:sz w:val="12"/>
              </w:rPr>
              <w:t xml:space="preserve"> 2015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Payapvipapong&lt;/Author&gt;&lt;Year&gt;2015&lt;/Year&gt;&lt;RecNum&gt;13537&lt;/RecNum&gt;&lt;DisplayText&gt;[12]&lt;/DisplayText&gt;&lt;record&gt;&lt;rec-number&gt;13537&lt;/rec-number&gt;&lt;foreign-keys&gt;&lt;key app="EN" db-id="5p259d2x3tv0teeddat5p95oswfe2e229tew" timestamp="1641998457"&gt;13537&lt;/key&gt;&lt;/foreign-keys&gt;&lt;ref-type name="Journal Article"&gt;17&lt;/ref-type&gt;&lt;contributors&gt;&lt;authors&gt;&lt;author&gt;Payapvipapong, K.&lt;/author&gt;&lt;author&gt;Niumpradit, N.&lt;/author&gt;&lt;author&gt;Piriyanand, C.&lt;/author&gt;&lt;author&gt;Buranaphalin, S.&lt;/author&gt;&lt;author&gt;Nakakes, A.&lt;/author&gt;&lt;/authors&gt;&lt;/contributors&gt;&lt;auth-address&gt;Division of Dermatology, Department of Medicine, Phramongkutklao Hospital, Bangkok, Thailand.&lt;/auth-address&gt;&lt;titles&gt;&lt;title&gt;The treatment of keloids and hypertrophic scars with intralesional bleomycin in skin of color&lt;/title&gt;&lt;secondary-title&gt;J Cosmet Dermatol&lt;/secondary-title&gt;&lt;/titles&gt;&lt;periodical&gt;&lt;full-title&gt;J Cosmet Dermatol&lt;/full-title&gt;&lt;/periodical&gt;&lt;pages&gt;83-90&lt;/pages&gt;&lt;volume&gt;14&lt;/volume&gt;&lt;number&gt;1&lt;/number&gt;&lt;edition&gt;2015/01/30&lt;/edition&gt;&lt;keywords&gt;&lt;keyword&gt;Adolescent&lt;/keyword&gt;&lt;keyword&gt;Adult&lt;/keyword&gt;&lt;keyword&gt;Bleomycin/adverse effects/pharmacokinetics/*therapeutic use&lt;/keyword&gt;&lt;keyword&gt;Cicatrix, Hypertrophic/*drug therapy&lt;/keyword&gt;&lt;keyword&gt;Dermatologic Agents/adverse effects/pharmacokinetics/*therapeutic use&lt;/keyword&gt;&lt;keyword&gt;Female&lt;/keyword&gt;&lt;keyword&gt;Humans&lt;/keyword&gt;&lt;keyword&gt;Injections, Intralesional&lt;/keyword&gt;&lt;keyword&gt;Keloid/*drug therapy&lt;/keyword&gt;&lt;keyword&gt;Male&lt;/keyword&gt;&lt;keyword&gt;Middle Aged&lt;/keyword&gt;&lt;keyword&gt;Prospective Studies&lt;/keyword&gt;&lt;keyword&gt;Single-Blind Method&lt;/keyword&gt;&lt;keyword&gt;Skin Absorption&lt;/keyword&gt;&lt;keyword&gt;*Skin Pigmentation&lt;/keyword&gt;&lt;keyword&gt;Young Adult&lt;/keyword&gt;&lt;keyword&gt;bleomycin&lt;/keyword&gt;&lt;keyword&gt;keloid&lt;/keyword&gt;&lt;keyword&gt;scar&lt;/keyword&gt;&lt;/keywords&gt;&lt;dates&gt;&lt;year&gt;2015&lt;/year&gt;&lt;pub-dates&gt;&lt;date&gt;Mar&lt;/date&gt;&lt;/pub-dates&gt;&lt;/dates&gt;&lt;isbn&gt;1473-2130&lt;/isbn&gt;&lt;accession-num&gt;25626920&lt;/accession-num&gt;&lt;urls&gt;&lt;/urls&gt;&lt;electronic-resource-num&gt;10.1111/jocd.12132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2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hailand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3 patients with 3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Abdomen, back, chest, extremitie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</w:rPr>
              <w:t>POSAS, numbers 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tient satisfaction</w:t>
            </w:r>
            <w:r w:rsidRPr="000941D2">
              <w:rPr>
                <w:sz w:val="12"/>
              </w:rPr>
              <w:t>, numbers 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hotographic evaluation</w:t>
            </w:r>
            <w:r w:rsidRPr="000941D2">
              <w:rPr>
                <w:sz w:val="12"/>
              </w:rPr>
              <w:t>, numbers 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car thickness measured by ultrasonography</w:t>
            </w:r>
            <w:r w:rsidRPr="000941D2">
              <w:rPr>
                <w:sz w:val="12"/>
              </w:rPr>
              <w:t>, numbers 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NS for keloid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</w:rPr>
              <w:t>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Uzair</w:t>
            </w:r>
            <w:proofErr w:type="spellEnd"/>
            <w:r w:rsidR="00C46B7F" w:rsidRPr="000941D2">
              <w:rPr>
                <w:sz w:val="12"/>
              </w:rPr>
              <w:t xml:space="preserve"> 2015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Butt&lt;/Author&gt;&lt;Year&gt;2015&lt;/Year&gt;&lt;RecNum&gt;17800&lt;/RecNum&gt;&lt;DisplayText&gt;[26]&lt;/DisplayText&gt;&lt;record&gt;&lt;rec-number&gt;17800&lt;/rec-number&gt;&lt;foreign-keys&gt;&lt;key app="EN" db-id="5p259d2x3tv0teeddat5p95oswfe2e229tew" timestamp="1649152379"&gt;17800&lt;/key&gt;&lt;/foreign-keys&gt;&lt;ref-type name="Journal Article"&gt;17&lt;/ref-type&gt;&lt;contributors&gt;&lt;authors&gt;&lt;author&gt;Butt, Ghazala&lt;/author&gt;&lt;author&gt;Khurshid, Khawar&lt;/author&gt;&lt;author&gt;Pal, Sabrina&lt;/author&gt;&lt;/authors&gt;&lt;/contributors&gt;&lt;titles&gt;&lt;title&gt;Comparison of intralesional triamcinolone and intralesional verapamil in the treatment of keloids&lt;/title&gt;&lt;secondary-title&gt;Our Dermatology Online&lt;/secondary-title&gt;&lt;/titles&gt;&lt;periodical&gt;&lt;full-title&gt;Our Dermatology Online&lt;/full-title&gt;&lt;/periodical&gt;&lt;volume&gt;6&lt;/volume&gt;&lt;dates&gt;&lt;year&gt;2015&lt;/year&gt;&lt;pub-dates&gt;&lt;date&gt;07/03&lt;/date&gt;&lt;/pub-dates&gt;&lt;/dates&gt;&lt;urls&gt;&lt;/urls&gt;&lt;electronic-resource-num&gt;10.7241/ourd.20153.75&lt;/electronic-resource-num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6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40 patients  with 4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an decrease VSS after completion of treatment: 4.35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0.700, 58.28% reduction in baseline score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: 3 months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Hypopigmentation: 12.5%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Pain: almost all patients, number N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Irregular menstrual cycles: 5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Khan</w:t>
            </w:r>
            <w:r w:rsidR="00C46B7F" w:rsidRPr="000941D2">
              <w:rPr>
                <w:sz w:val="12"/>
              </w:rPr>
              <w:t xml:space="preserve"> 2014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Khan&lt;/Author&gt;&lt;Year&gt;2014&lt;/Year&gt;&lt;RecNum&gt;13555&lt;/RecNum&gt;&lt;DisplayText&gt;[13]&lt;/DisplayText&gt;&lt;record&gt;&lt;rec-number&gt;13555&lt;/rec-number&gt;&lt;foreign-keys&gt;&lt;key app="EN" db-id="5p259d2x3tv0teeddat5p95oswfe2e229tew" timestamp="1641998457"&gt;13555&lt;/key&gt;&lt;/foreign-keys&gt;&lt;ref-type name="Journal Article"&gt;17&lt;/ref-type&gt;&lt;contributors&gt;&lt;authors&gt;&lt;author&gt;Khan, M. A.&lt;/author&gt;&lt;author&gt;Bashir, M. M.&lt;/author&gt;&lt;author&gt;Khan, F. A.&lt;/author&gt;&lt;/authors&gt;&lt;/contributors&gt;&lt;titles&gt;&lt;title&gt;Intralesional triamcinolone alone and in combination with 5-fluorouracil for the treatment of keloid and hypertrophic scars&lt;/title&gt;&lt;secondary-title&gt;J Pak Med Assoc&lt;/secondary-title&gt;&lt;/titles&gt;&lt;periodical&gt;&lt;full-title&gt;J Pak Med Assoc&lt;/full-title&gt;&lt;/periodical&gt;&lt;pages&gt;1003-7&lt;/pages&gt;&lt;volume&gt;64&lt;/volume&gt;&lt;number&gt;9&lt;/number&gt;&lt;edition&gt;2015/04/01&lt;/edition&gt;&lt;keywords&gt;&lt;keyword&gt;Adult&lt;/keyword&gt;&lt;keyword&gt;Cicatrix, Hypertrophic/*drug therapy/epidemiology/pathology&lt;/keyword&gt;&lt;keyword&gt;Drug Therapy, Combination&lt;/keyword&gt;&lt;keyword&gt;Female&lt;/keyword&gt;&lt;keyword&gt;Fluorouracil/*administration &amp;amp; dosage/*therapeutic use&lt;/keyword&gt;&lt;keyword&gt;Humans&lt;/keyword&gt;&lt;keyword&gt;Injections, Intralesional&lt;/keyword&gt;&lt;keyword&gt;Keloid/*drug therapy/epidemiology/pathology&lt;/keyword&gt;&lt;keyword&gt;Male&lt;/keyword&gt;&lt;keyword&gt;Triamcinolone/*administration &amp;amp; dosage/*therapeutic use&lt;/keyword&gt;&lt;keyword&gt;Young Adult&lt;/keyword&gt;&lt;/keywords&gt;&lt;dates&gt;&lt;year&gt;2014&lt;/year&gt;&lt;pub-dates&gt;&lt;date&gt;Sep&lt;/date&gt;&lt;/pub-dates&gt;&lt;/dates&gt;&lt;isbn&gt;0030-9982 (Print)&amp;#xD;0030-9982&lt;/isbn&gt;&lt;accession-num&gt;25823177&lt;/accession-num&gt;&lt;urls&gt;&lt;/urls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3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Pakistan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33 patients with 33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Effectivity defined &gt;50% reduction in initial scar height: 60.60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4 weeks to a maximum of 6 month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one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Skin atrophy and telangiectasia: 30.30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C46B7F" w:rsidP="00ED050B">
            <w:pPr>
              <w:rPr>
                <w:sz w:val="12"/>
              </w:rPr>
            </w:pPr>
            <w:proofErr w:type="spellStart"/>
            <w:r w:rsidRPr="000941D2">
              <w:rPr>
                <w:sz w:val="12"/>
              </w:rPr>
              <w:t>Saha</w:t>
            </w:r>
            <w:proofErr w:type="spellEnd"/>
            <w:r w:rsidRPr="000941D2">
              <w:rPr>
                <w:sz w:val="12"/>
              </w:rPr>
              <w:t xml:space="preserve"> 2012</w:t>
            </w:r>
            <w:r>
              <w:rPr>
                <w:sz w:val="12"/>
              </w:rPr>
              <w:t xml:space="preserve"> </w:t>
            </w:r>
            <w:r>
              <w:rPr>
                <w:sz w:val="12"/>
              </w:rPr>
              <w:fldChar w:fldCharType="begin"/>
            </w:r>
            <w:r>
              <w:rPr>
                <w:sz w:val="12"/>
              </w:rPr>
              <w:instrText xml:space="preserve"> ADDIN EN.CITE &lt;EndNote&gt;&lt;Cite&gt;&lt;Author&gt;Saha&lt;/Author&gt;&lt;Year&gt;2012&lt;/Year&gt;&lt;RecNum&gt;13634&lt;/RecNum&gt;&lt;DisplayText&gt;[35]&lt;/DisplayText&gt;&lt;record&gt;&lt;rec-number&gt;13634&lt;/rec-number&gt;&lt;foreign-keys&gt;&lt;key app="EN" db-id="5p259d2x3tv0teeddat5p95oswfe2e229tew" timestamp="1641998457"&gt;13634&lt;/key&gt;&lt;/foreign-keys&gt;&lt;ref-type name="Journal Article"&gt;17&lt;/ref-type&gt;&lt;contributors&gt;&lt;authors&gt;&lt;author&gt;Saha, A. K.&lt;/author&gt;&lt;author&gt;Mukhopadhyay, M.&lt;/author&gt;&lt;/authors&gt;&lt;/contributors&gt;&lt;auth-address&gt;Calcutta National Medical College and Hospital, Kolkata, West Bengal India ; Block-II, 7A, Ekta Heights, 56, Raja S.C. Mallick Road, Kollkata, 700032 India.&lt;/auth-address&gt;&lt;titles&gt;&lt;title&gt;A comparative clinical study on role of 5-flurouracil versus triamcinolone in the treatment of keloids&lt;/title&gt;&lt;secondary-title&gt;Indian J Surg&lt;/secondary-title&gt;&lt;/titles&gt;&lt;periodical&gt;&lt;full-title&gt;Indian J Surg&lt;/full-title&gt;&lt;/periodical&gt;&lt;pages&gt;326-9&lt;/pages&gt;&lt;volume&gt;74&lt;/volume&gt;&lt;number&gt;4&lt;/number&gt;&lt;edition&gt;2013/08/02&lt;/edition&gt;&lt;keywords&gt;&lt;keyword&gt;5-Flurouracil&lt;/keyword&gt;&lt;keyword&gt;Keloid&lt;/keyword&gt;&lt;keyword&gt;Triamcinolone acetonide&lt;/keyword&gt;&lt;/keywords&gt;&lt;dates&gt;&lt;year&gt;2012&lt;/year&gt;&lt;pub-dates&gt;&lt;date&gt;Aug&lt;/date&gt;&lt;/pub-dates&gt;&lt;/dates&gt;&lt;isbn&gt;0972-2068 (Print)&amp;#xD;0973-9793&lt;/isbn&gt;&lt;accession-num&gt;23904725&lt;/accession-num&gt;&lt;urls&gt;&lt;/urls&gt;&lt;custom2&gt;PMC3444598&lt;/custom2&gt;&lt;electronic-resource-num&gt;10.1007/s12262-011-0399-y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12"/>
              </w:rPr>
              <w:fldChar w:fldCharType="separate"/>
            </w:r>
            <w:r>
              <w:rPr>
                <w:noProof/>
                <w:sz w:val="12"/>
              </w:rPr>
              <w:t>[35]</w:t>
            </w:r>
            <w:r>
              <w:rPr>
                <w:sz w:val="12"/>
              </w:rPr>
              <w:fldChar w:fldCharType="end"/>
            </w:r>
            <w:r w:rsidRPr="000941D2">
              <w:rPr>
                <w:sz w:val="12"/>
              </w:rPr>
              <w:t>, India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24 patients with &gt;24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Upper aspect of the back, chest, arm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Reduction of volume: 76-100%: 12.5%, 51-75%: 54.17%, 26-50%: 25%, </w:t>
            </w:r>
            <w:r>
              <w:rPr>
                <w:sz w:val="12"/>
                <w:szCs w:val="16"/>
              </w:rPr>
              <w:t>&lt;</w:t>
            </w:r>
            <w:r w:rsidRPr="000941D2">
              <w:rPr>
                <w:sz w:val="12"/>
                <w:szCs w:val="16"/>
              </w:rPr>
              <w:t>25%: 8.33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eduction in pain: 66.67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eduction in itching: 79.17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F: 1 year or until recurrence 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8 of 22 (36.36%) &lt;6 months of last treatment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Hyperpigmentation: 12.5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in at injection site: 4.17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Sadeghinia</w:t>
            </w:r>
            <w:proofErr w:type="spellEnd"/>
            <w:r w:rsidR="00C46B7F" w:rsidRPr="000941D2">
              <w:rPr>
                <w:sz w:val="12"/>
              </w:rPr>
              <w:t xml:space="preserve"> 2012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adeghinia&lt;/Author&gt;&lt;Year&gt;2012&lt;/Year&gt;&lt;RecNum&gt;13649&lt;/RecNum&gt;&lt;DisplayText&gt;[19]&lt;/DisplayText&gt;&lt;record&gt;&lt;rec-number&gt;13649&lt;/rec-number&gt;&lt;foreign-keys&gt;&lt;key app="EN" db-id="5p259d2x3tv0teeddat5p95oswfe2e229tew" timestamp="1641998457"&gt;13649&lt;/key&gt;&lt;/foreign-keys&gt;&lt;ref-type name="Journal Article"&gt;17&lt;/ref-type&gt;&lt;contributors&gt;&lt;authors&gt;&lt;author&gt;Sadeghinia, A.&lt;/author&gt;&lt;author&gt;Sadeghinia, S.&lt;/author&gt;&lt;/authors&gt;&lt;/contributors&gt;&lt;auth-address&gt;Department of Dermatology, Tehran University of Medical Sciences, Tehran, Iran. asadeghinia@tums.ac.ir&lt;/auth-address&gt;&lt;titles&gt;&lt;title&gt;Comparison of the efficacy of intralesional triamcinolone acetonide and 5-fluorouracil tattooing for the treatment of keloids&lt;/title&gt;&lt;secondary-title&gt;Dermatol Surg&lt;/secondary-title&gt;&lt;/titles&gt;&lt;periodical&gt;&lt;full-title&gt;Dermatol Surg&lt;/full-title&gt;&lt;/periodical&gt;&lt;pages&gt;104-9&lt;/pages&gt;&lt;volume&gt;38&lt;/volume&gt;&lt;number&gt;1&lt;/number&gt;&lt;edition&gt;2011/11/19&lt;/edition&gt;&lt;keywords&gt;&lt;keyword&gt;Administration, Topical&lt;/keyword&gt;&lt;keyword&gt;Adult&lt;/keyword&gt;&lt;keyword&gt;Double-Blind Method&lt;/keyword&gt;&lt;keyword&gt;Fluorouracil/*administration &amp;amp; dosage&lt;/keyword&gt;&lt;keyword&gt;Humans&lt;/keyword&gt;&lt;keyword&gt;Injections, Intralesional&lt;/keyword&gt;&lt;keyword&gt;Keloid/*drug therapy&lt;/keyword&gt;&lt;keyword&gt;Middle Aged&lt;/keyword&gt;&lt;keyword&gt;Treatment Outcome&lt;/keyword&gt;&lt;keyword&gt;Triamcinolone Acetonide/*administration &amp;amp; dosage&lt;/keyword&gt;&lt;/keywords&gt;&lt;dates&gt;&lt;year&gt;2012&lt;/year&gt;&lt;pub-dates&gt;&lt;date&gt;Jan&lt;/date&gt;&lt;/pub-dates&gt;&lt;/dates&gt;&lt;isbn&gt;1076-0512&lt;/isbn&gt;&lt;accession-num&gt;22093096&lt;/accession-num&gt;&lt;urls&gt;&lt;/urls&gt;&lt;electronic-resource-num&gt;10.1111/j.1524-4725.2011.02137.x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9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Iran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umber of patients and keloids NS (±20)</w:t>
            </w:r>
          </w:p>
          <w:p w:rsidR="00C46B7F" w:rsidRPr="000941D2" w:rsidRDefault="00C46B7F" w:rsidP="00C81727">
            <w:pPr>
              <w:rPr>
                <w:sz w:val="12"/>
              </w:rPr>
            </w:pP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Face and neck, trunk, upper- and lower limb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At 44-week follow-up (baseline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height (mm): approx. 1.50 (approx. 4.75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surface (mm</w:t>
            </w:r>
            <w:r w:rsidRPr="000941D2">
              <w:rPr>
                <w:sz w:val="12"/>
                <w:szCs w:val="16"/>
                <w:vertAlign w:val="superscript"/>
              </w:rPr>
              <w:t>2</w:t>
            </w:r>
            <w:r w:rsidRPr="000941D2">
              <w:rPr>
                <w:sz w:val="12"/>
                <w:szCs w:val="16"/>
              </w:rPr>
              <w:t>): approx. 1000 (approx. 1750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erythema (5-point scale): approx. 0.4 (approx. 4.4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Mean induration (5-point scale): approx. 2.5 (approx. 4.4)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Mean pruritus (5-point scale): approx. 3.5 (approx. 4.4.)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Patient self-assessment: good-excellent: 40%, poor-fair: 60%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Observer assessment: good-excellent: 50%, poor-fair: 50%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32 week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one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Prabhu</w:t>
            </w:r>
            <w:proofErr w:type="spellEnd"/>
            <w:r w:rsidR="00C46B7F" w:rsidRPr="000941D2">
              <w:rPr>
                <w:sz w:val="12"/>
              </w:rPr>
              <w:t xml:space="preserve"> 2012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Prabhu&lt;/Author&gt;&lt;Year&gt;2012&lt;/Year&gt;&lt;RecNum&gt;17796&lt;/RecNum&gt;&lt;DisplayText&gt;[23]&lt;/DisplayText&gt;&lt;record&gt;&lt;rec-number&gt;17796&lt;/rec-number&gt;&lt;foreign-keys&gt;&lt;key app="EN" db-id="5p259d2x3tv0teeddat5p95oswfe2e229tew" timestamp="1649079922"&gt;17796&lt;/key&gt;&lt;/foreign-keys&gt;&lt;ref-type name="Journal Article"&gt;17&lt;/ref-type&gt;&lt;contributors&gt;&lt;authors&gt;&lt;author&gt;Prabhu, Avinash&lt;/author&gt;&lt;author&gt;Sreekar, H&lt;/author&gt;&lt;author&gt;Powar, Rajesh&lt;/author&gt;&lt;author&gt;Uppin, V&lt;/author&gt;&lt;/authors&gt;&lt;/contributors&gt;&lt;titles&gt;&lt;title&gt;A randomized controlled trial comparing the efficacy of intralesional 5-fluorouracil versus triamcinolone acetonide in the treatment of keloids&lt;/title&gt;&lt;secondary-title&gt;Journal of the Scientific Society&lt;/secondary-title&gt;&lt;/titles&gt;&lt;periodical&gt;&lt;full-title&gt;Journal of the Scientific Society&lt;/full-title&gt;&lt;/periodical&gt;&lt;pages&gt;19-25&lt;/pages&gt;&lt;volume&gt;39&lt;/volume&gt;&lt;number&gt;1&lt;/number&gt;&lt;dates&gt;&lt;year&gt;2012&lt;/year&gt;&lt;pub-dates&gt;&lt;date&gt;January 1, 2012&lt;/date&gt;&lt;/pub-dates&gt;&lt;/dates&gt;&lt;isbn&gt;0974-5009&lt;/isbn&gt;&lt;work-type&gt;Original Article&lt;/work-type&gt;&lt;urls&gt;&lt;related-urls&gt;&lt;url&gt;https://www.jscisociety.com/article.asp?issn=0974-5009;year=2012;volume=39;issue=1;spage=19;epage=25;aulast=Prabhu&lt;/url&gt;&lt;/related-urls&gt;&lt;/urls&gt;&lt;electronic-resource-num&gt;10.4103/0974-5009.96466&lt;/electronic-resource-num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3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India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5 patients with 15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Shoulder (7), upper limb (1), chest (6), back (1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V</w:t>
            </w:r>
            <w:r>
              <w:rPr>
                <w:color w:val="000000" w:themeColor="text1"/>
                <w:sz w:val="12"/>
                <w:szCs w:val="16"/>
              </w:rPr>
              <w:t>olume, change: 71.23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%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 xml:space="preserve">± 18.01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VAS pain, change: 24.00% </w:t>
            </w:r>
            <w:r w:rsidRPr="000941D2">
              <w:rPr>
                <w:rFonts w:cstheme="minorHAnsi"/>
                <w:color w:val="000000" w:themeColor="text1"/>
                <w:sz w:val="12"/>
                <w:szCs w:val="16"/>
              </w:rPr>
              <w:t>±</w:t>
            </w:r>
            <w:r w:rsidRPr="000941D2">
              <w:rPr>
                <w:color w:val="000000" w:themeColor="text1"/>
                <w:sz w:val="12"/>
                <w:szCs w:val="16"/>
              </w:rPr>
              <w:t xml:space="preserve"> 17.45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Consistency: NS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Clinical appearance (atrophic, hypertrophic, nodular): NS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F: 6 month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None 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Increased pruritus: 6.7%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Salem</w:t>
            </w:r>
            <w:r w:rsidR="00C46B7F" w:rsidRPr="000941D2">
              <w:rPr>
                <w:sz w:val="12"/>
              </w:rPr>
              <w:t xml:space="preserve"> 2009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Salem&lt;/Author&gt;&lt;Year&gt;2009&lt;/Year&gt;&lt;RecNum&gt;13729&lt;/RecNum&gt;&lt;DisplayText&gt;[29]&lt;/DisplayText&gt;&lt;record&gt;&lt;rec-number&gt;13729&lt;/rec-number&gt;&lt;foreign-keys&gt;&lt;key app="EN" db-id="5p259d2x3tv0teeddat5p95oswfe2e229tew" timestamp="1641998457"&gt;13729&lt;/key&gt;&lt;/foreign-keys&gt;&lt;ref-type name="Journal Article"&gt;17&lt;/ref-type&gt;&lt;contributors&gt;&lt;authors&gt;&lt;author&gt;Salem, A.&lt;/author&gt;&lt;author&gt;Assaf, M.&lt;/author&gt;&lt;author&gt;Helmy, A.&lt;/author&gt;&lt;author&gt;Nofal, A.&lt;/author&gt;&lt;author&gt;Ibrahim, S.&lt;/author&gt;&lt;author&gt;Eldeeb, F.&lt;/author&gt;&lt;author&gt;Youssef, C.&lt;/author&gt;&lt;/authors&gt;&lt;/contributors&gt;&lt;auth-address&gt;Department of Dermatology, Faculty of Medicine, Zagazig University, Zagazig, Egypt. aasalem@live.com&lt;/auth-address&gt;&lt;titles&gt;&lt;title&gt;Role of vascular endothelial growth factor in keloids: a clinicopathologic study&lt;/title&gt;&lt;secondary-title&gt;Int J Dermatol&lt;/secondary-title&gt;&lt;/titles&gt;&lt;periodical&gt;&lt;full-title&gt;Int J Dermatol&lt;/full-title&gt;&lt;/periodical&gt;&lt;pages&gt;1071-7&lt;/pages&gt;&lt;volume&gt;48&lt;/volume&gt;&lt;number&gt;10&lt;/number&gt;&lt;edition&gt;2009/09/25&lt;/edition&gt;&lt;keywords&gt;&lt;keyword&gt;Adolescent&lt;/keyword&gt;&lt;keyword&gt;Adult&lt;/keyword&gt;&lt;keyword&gt;Child&lt;/keyword&gt;&lt;keyword&gt;Female&lt;/keyword&gt;&lt;keyword&gt;Humans&lt;/keyword&gt;&lt;keyword&gt;Keloid/*etiology/*pathology/therapy&lt;/keyword&gt;&lt;keyword&gt;Male&lt;/keyword&gt;&lt;keyword&gt;Middle Aged&lt;/keyword&gt;&lt;keyword&gt;Vascular Endothelial Growth Factor A/analysis/*biosynthesis&lt;/keyword&gt;&lt;keyword&gt;Young Adult&lt;/keyword&gt;&lt;/keywords&gt;&lt;dates&gt;&lt;year&gt;2009&lt;/year&gt;&lt;pub-dates&gt;&lt;date&gt;Oct&lt;/date&gt;&lt;/pub-dates&gt;&lt;/dates&gt;&lt;isbn&gt;0011-9059&lt;/isbn&gt;&lt;accession-num&gt;19775400&lt;/accession-num&gt;&lt;urls&gt;&lt;/urls&gt;&lt;electronic-resource-num&gt;10.1111/j.1365-4632.2009.04143.x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9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Egypt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0 patients with 10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eck, face, breast, forearm, earlobe, mastoid region, deltoid region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Degree of flattening and size reduction: &gt;75%: 50%, 51-75%: 30%, 25-50%: 10%, &lt;25%: 1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VEGF expression (brown deposits in fibroblasts and endothelial cells), staining: weak: 60% (control: 70%, baseline: 10%); moderate: 30% (control: 20%, baseline: 0%); strong: 10% (control: 10%, baseline: 80%)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1 year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R: None </w:t>
            </w:r>
          </w:p>
        </w:tc>
        <w:tc>
          <w:tcPr>
            <w:tcW w:w="834" w:type="pct"/>
          </w:tcPr>
          <w:p w:rsidR="00C46B7F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Pain: 40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proofErr w:type="spellStart"/>
            <w:r w:rsidRPr="000941D2">
              <w:rPr>
                <w:sz w:val="12"/>
                <w:szCs w:val="16"/>
              </w:rPr>
              <w:t>Hypertrichosis</w:t>
            </w:r>
            <w:proofErr w:type="spellEnd"/>
            <w:r w:rsidRPr="000941D2">
              <w:rPr>
                <w:sz w:val="12"/>
                <w:szCs w:val="16"/>
              </w:rPr>
              <w:t>: 20%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Anchlia</w:t>
            </w:r>
            <w:proofErr w:type="spellEnd"/>
            <w:r w:rsidR="00C46B7F" w:rsidRPr="000941D2">
              <w:rPr>
                <w:sz w:val="12"/>
              </w:rPr>
              <w:t xml:space="preserve"> 2009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Anchlia&lt;/Author&gt;&lt;Year&gt;2009&lt;/Year&gt;&lt;RecNum&gt;13723&lt;/RecNum&gt;&lt;DisplayText&gt;[20]&lt;/DisplayText&gt;&lt;record&gt;&lt;rec-number&gt;13723&lt;/rec-number&gt;&lt;foreign-keys&gt;&lt;key app="EN" db-id="5p259d2x3tv0teeddat5p95oswfe2e229tew" timestamp="1641998457"&gt;13723&lt;/key&gt;&lt;/foreign-keys&gt;&lt;ref-type name="Journal Article"&gt;17&lt;/ref-type&gt;&lt;contributors&gt;&lt;authors&gt;&lt;author&gt;Anchlia, S.&lt;/author&gt;&lt;author&gt;Rao, K. S.&lt;/author&gt;&lt;author&gt;Bonanthaya, K.&lt;/author&gt;&lt;author&gt;Vohra, D.&lt;/author&gt;&lt;/authors&gt;&lt;/contributors&gt;&lt;auth-address&gt;Dept. of Oral and Maxillofacial Surgery, Govt Dental College and Hospital, Ahmedabad, India ; Dept. of Oral &amp;amp; Maxillofacial Surgery, Govt Dental College &amp;amp; Hospital, Ahmedabad, 380016 Gujarat India.&lt;/auth-address&gt;&lt;titles&gt;&lt;title&gt;Keloidoscope: in search for the ideal treatment of keloids&lt;/title&gt;&lt;secondary-title&gt;J Maxillofac Oral Surg&lt;/secondary-title&gt;&lt;/titles&gt;&lt;periodical&gt;&lt;full-title&gt;J Maxillofac Oral Surg&lt;/full-title&gt;&lt;/periodical&gt;&lt;pages&gt;366-70&lt;/pages&gt;&lt;volume&gt;8&lt;/volume&gt;&lt;number&gt;4&lt;/number&gt;&lt;edition&gt;2009/12/01&lt;/edition&gt;&lt;keywords&gt;&lt;keyword&gt;Cryotherapy&lt;/keyword&gt;&lt;keyword&gt;Intralesional steroids&lt;/keyword&gt;&lt;keyword&gt;Keloids&lt;/keyword&gt;&lt;/keywords&gt;&lt;dates&gt;&lt;year&gt;2009&lt;/year&gt;&lt;pub-dates&gt;&lt;date&gt;Dec&lt;/date&gt;&lt;/pub-dates&gt;&lt;/dates&gt;&lt;isbn&gt;0972-8279 (Print)&amp;#xD;0972-8270&lt;/isbn&gt;&lt;accession-num&gt;23139545&lt;/accession-num&gt;&lt;urls&gt;&lt;/urls&gt;&lt;custom2&gt;PMC3454089&lt;/custom2&gt;&lt;electronic-resource-num&gt;10.1007/s12663-009-0087-7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0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India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1 patients, number of keloids 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Volume; at one month post-treatment and maintained in the 2</w:t>
            </w:r>
            <w:r w:rsidRPr="000941D2">
              <w:rPr>
                <w:sz w:val="12"/>
                <w:szCs w:val="16"/>
                <w:vertAlign w:val="superscript"/>
              </w:rPr>
              <w:t>nd</w:t>
            </w:r>
            <w:r w:rsidRPr="000941D2">
              <w:rPr>
                <w:sz w:val="12"/>
                <w:szCs w:val="16"/>
              </w:rPr>
              <w:t xml:space="preserve"> and 3</w:t>
            </w:r>
            <w:r w:rsidRPr="000941D2">
              <w:rPr>
                <w:sz w:val="12"/>
                <w:szCs w:val="16"/>
                <w:vertAlign w:val="superscript"/>
              </w:rPr>
              <w:t>rd</w:t>
            </w:r>
            <w:r w:rsidRPr="000941D2">
              <w:rPr>
                <w:sz w:val="12"/>
                <w:szCs w:val="16"/>
              </w:rPr>
              <w:t xml:space="preserve"> month: maximum response (objective flattening): 100%, minimum improvement: 20%. 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esponse, average: 43.98%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 xml:space="preserve">Overall response to therapy: 1-25%: 27.27%, 26-50%: 63.64%, 51-100%: 9.09%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F: 3 months</w:t>
            </w:r>
          </w:p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R: 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  <w:szCs w:val="16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Koc</w:t>
            </w:r>
            <w:proofErr w:type="spellEnd"/>
            <w:r>
              <w:rPr>
                <w:sz w:val="12"/>
              </w:rPr>
              <w:t xml:space="preserve"> </w:t>
            </w:r>
            <w:r w:rsidR="00C46B7F" w:rsidRPr="000941D2">
              <w:rPr>
                <w:sz w:val="12"/>
              </w:rPr>
              <w:t>2008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Lb2M8L0F1dGhvcj48WWVhcj4yMDA4PC9ZZWFyPjxSZWNO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Lb2M8L0F1dGhvcj48WWVhcj4yMDA4PC9ZZWFyPjxSZWNO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4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urkey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9 patients with 9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Head or neck (2), upper extremity (4), thorax (7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sz w:val="12"/>
              </w:rPr>
              <w:t>NS</w:t>
            </w:r>
            <w:r w:rsidRPr="000941D2">
              <w:rPr>
                <w:sz w:val="12"/>
                <w:szCs w:val="16"/>
              </w:rPr>
              <w:t xml:space="preserve"> for keloids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F: 2 months</w:t>
            </w:r>
          </w:p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FF0000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None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Berman</w:t>
            </w:r>
            <w:r w:rsidR="00C46B7F" w:rsidRPr="000941D2">
              <w:rPr>
                <w:sz w:val="12"/>
              </w:rPr>
              <w:t xml:space="preserve"> 2008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CZXJtYW48L0F1dGhvcj48WWVhcj4yMDA4PC9ZZWFyPjxS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CZXJtYW48L0F1dGhvcj48WWVhcj4yMDA4PC9ZZWFyPjxS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7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 xml:space="preserve">, United States 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9 patients,  number of keloids 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Median percent change at week 8 from baseline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Lesion size: length: -5, height: -32, width: -17, volume: -68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Lesion assessment: induration: -44, erythema: -44, </w:t>
            </w:r>
            <w:proofErr w:type="spellStart"/>
            <w:r w:rsidRPr="000941D2">
              <w:rPr>
                <w:color w:val="000000" w:themeColor="text1"/>
                <w:sz w:val="12"/>
                <w:szCs w:val="16"/>
              </w:rPr>
              <w:t>pigmentary</w:t>
            </w:r>
            <w:proofErr w:type="spellEnd"/>
            <w:r w:rsidRPr="000941D2">
              <w:rPr>
                <w:color w:val="000000" w:themeColor="text1"/>
                <w:sz w:val="12"/>
                <w:szCs w:val="16"/>
              </w:rPr>
              <w:t xml:space="preserve"> alteration: 92, pain: -24, pruritus: -23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Cosmetic assessment: investigator: -40, patient: -42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Patient satisfaction scale: 62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F: 4 week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None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Layton</w:t>
            </w:r>
            <w:r w:rsidR="00C46B7F" w:rsidRPr="000941D2">
              <w:rPr>
                <w:sz w:val="12"/>
              </w:rPr>
              <w:t xml:space="preserve"> 1994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/>
            </w:r>
            <w:r w:rsidR="00C46B7F">
              <w:rPr>
                <w:sz w:val="12"/>
              </w:rPr>
              <w:instrText xml:space="preserve"> ADDIN EN.CITE &lt;EndNote&gt;&lt;Cite&gt;&lt;Author&gt;Layton&lt;/Author&gt;&lt;Year&gt;1994&lt;/Year&gt;&lt;RecNum&gt;13984&lt;/RecNum&gt;&lt;DisplayText&gt;[39]&lt;/DisplayText&gt;&lt;record&gt;&lt;rec-number&gt;13984&lt;/rec-number&gt;&lt;foreign-keys&gt;&lt;key app="EN" db-id="5p259d2x3tv0teeddat5p95oswfe2e229tew" timestamp="1641998457"&gt;13984&lt;/key&gt;&lt;/foreign-keys&gt;&lt;ref-type name="Journal Article"&gt;17&lt;/ref-type&gt;&lt;contributors&gt;&lt;authors&gt;&lt;author&gt;Layton, A. M.&lt;/author&gt;&lt;author&gt;Yip, J.&lt;/author&gt;&lt;author&gt;Cunliffe, W. J.&lt;/author&gt;&lt;/authors&gt;&lt;/contributors&gt;&lt;auth-address&gt;Department of Dermatology, General Infirmary, Leeds, U.K.&lt;/auth-address&gt;&lt;titles&gt;&lt;title&gt;A comparison of intralesional triamcinolone and cryosurgery in the treatment of acne keloids&lt;/title&gt;&lt;secondary-title&gt;Br J Dermatol&lt;/secondary-title&gt;&lt;/titles&gt;&lt;periodical&gt;&lt;full-title&gt;Br J Dermatol&lt;/full-title&gt;&lt;/periodical&gt;&lt;pages&gt;498-501&lt;/pages&gt;&lt;volume&gt;130&lt;/volume&gt;&lt;number&gt;4&lt;/number&gt;&lt;edition&gt;1994/04/01&lt;/edition&gt;&lt;keywords&gt;&lt;keyword&gt;Acne Keloid/drug therapy/surgery/*therapy&lt;/keyword&gt;&lt;keyword&gt;Adult&lt;/keyword&gt;&lt;keyword&gt;*Cryosurgery&lt;/keyword&gt;&lt;keyword&gt;Dermatologic Surgical Procedures&lt;/keyword&gt;&lt;keyword&gt;Double-Blind Method&lt;/keyword&gt;&lt;keyword&gt;Female&lt;/keyword&gt;&lt;keyword&gt;Humans&lt;/keyword&gt;&lt;keyword&gt;Injections, Intralesional&lt;/keyword&gt;&lt;keyword&gt;Male&lt;/keyword&gt;&lt;keyword&gt;Triamcinolone/*therapeutic use&lt;/keyword&gt;&lt;/keywords&gt;&lt;dates&gt;&lt;year&gt;1994&lt;/year&gt;&lt;pub-dates&gt;&lt;date&gt;Apr&lt;/date&gt;&lt;/pub-dates&gt;&lt;/dates&gt;&lt;isbn&gt;0007-0963 (Print)&amp;#xD;0007-0963&lt;/isbn&gt;&lt;accession-num&gt;8186117&lt;/accession-num&gt;&lt;urls&gt;&lt;/urls&gt;&lt;electronic-resource-num&gt;10.1111/j.1365-2133.1994.tb03385.x&lt;/electronic-resource-num&gt;&lt;remote-database-provider&gt;NLM&lt;/remote-database-provider&gt;&lt;language&gt;eng&lt;/language&gt;&lt;/record&gt;&lt;/Cite&gt;&lt;/EndNote&gt;</w:instrText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39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United Kingdom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11 patients, number of keloids </w:t>
            </w:r>
            <w:r w:rsidRPr="000941D2">
              <w:rPr>
                <w:sz w:val="12"/>
                <w:szCs w:val="16"/>
              </w:rPr>
              <w:t>N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Face, back, chest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Degree of response: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Face: 0%: 50%, 1-25%: 50%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Chest: 1-25%: 50%, 26-50%: 50%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Back: 0%: 10%, 1-25%: 10%, 26-50%: 45%, 51-100%: 30%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Lesions of &lt;6 mm depth on the back flattened more than those on the chest (p &lt; 0.03)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Grossly palpable keloids &gt;6mm in depth: no response 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Moderately palpable lesions: better response than flatter lesion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lastRenderedPageBreak/>
              <w:t xml:space="preserve">Keloids with 1.5-2 times higher </w:t>
            </w:r>
            <w:proofErr w:type="spellStart"/>
            <w:r w:rsidRPr="000941D2">
              <w:rPr>
                <w:color w:val="000000" w:themeColor="text1"/>
                <w:sz w:val="12"/>
                <w:szCs w:val="16"/>
              </w:rPr>
              <w:t>bloodflow</w:t>
            </w:r>
            <w:proofErr w:type="spellEnd"/>
            <w:r w:rsidRPr="000941D2">
              <w:rPr>
                <w:color w:val="000000" w:themeColor="text1"/>
                <w:sz w:val="12"/>
                <w:szCs w:val="16"/>
              </w:rPr>
              <w:t>: better response than less vascular lesions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lastRenderedPageBreak/>
              <w:t>F: 8 weeks</w:t>
            </w:r>
          </w:p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 xml:space="preserve">R: </w:t>
            </w:r>
            <w:r w:rsidRPr="000941D2">
              <w:rPr>
                <w:sz w:val="12"/>
              </w:rPr>
              <w:t>NS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color w:val="000000" w:themeColor="text1"/>
                <w:sz w:val="12"/>
                <w:szCs w:val="16"/>
              </w:rPr>
            </w:pPr>
            <w:r w:rsidRPr="000941D2">
              <w:rPr>
                <w:color w:val="000000" w:themeColor="text1"/>
                <w:sz w:val="12"/>
                <w:szCs w:val="16"/>
              </w:rPr>
              <w:t>Discomfort at the time of administration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Usanakornkul</w:t>
            </w:r>
            <w:proofErr w:type="spellEnd"/>
            <w:r w:rsidR="00C46B7F" w:rsidRPr="000941D2">
              <w:rPr>
                <w:sz w:val="12"/>
              </w:rPr>
              <w:t xml:space="preserve"> 2017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Vc2FuYWtvcm5rdWw8L0F1dGhvcj48WWVhcj4yMDE3PC9Z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Vc2FuYWtvcm5rdWw8L0F1dGhvcj48WWVhcj4yMDE3PC9Z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1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hailand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40 patients with 40 keloids </w:t>
            </w:r>
          </w:p>
          <w:p w:rsidR="00C46B7F" w:rsidRPr="000941D2" w:rsidRDefault="00C46B7F" w:rsidP="00C81727">
            <w:pPr>
              <w:rPr>
                <w:sz w:val="12"/>
              </w:rPr>
            </w:pPr>
          </w:p>
          <w:p w:rsidR="00C46B7F" w:rsidRPr="000941D2" w:rsidRDefault="00C46B7F" w:rsidP="00C81727">
            <w:pPr>
              <w:rPr>
                <w:sz w:val="12"/>
              </w:rPr>
            </w:pP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ar lobule (10), shoulders (18), sternum (18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Mean VAS pain: 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TAC: needle-puncture 4.18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12, </w:t>
            </w:r>
            <w:proofErr w:type="spellStart"/>
            <w:r w:rsidRPr="000941D2">
              <w:rPr>
                <w:sz w:val="12"/>
              </w:rPr>
              <w:t>intralesional</w:t>
            </w:r>
            <w:proofErr w:type="spellEnd"/>
            <w:r w:rsidRPr="000941D2">
              <w:rPr>
                <w:sz w:val="12"/>
              </w:rPr>
              <w:t xml:space="preserve"> injection 4.97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50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TAC + 1% lidocaine in 1:1: needle-puncture 3.82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48 (p = 0.488), during injection 4.97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79 (not significant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EMLA 1 hour before TAC: needle-puncture 2.03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02 (p &lt; 0.001), during injection 4.10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80 (not significant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EMLA 1 hour before TAC + 1% lidocaine in 1:1: needle-puncture 2.20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1.99 (p &lt; 0.001), during injection 4.43 </w:t>
            </w:r>
            <w:r w:rsidRPr="000941D2">
              <w:rPr>
                <w:rFonts w:cstheme="minorHAnsi"/>
                <w:sz w:val="12"/>
              </w:rPr>
              <w:t>±</w:t>
            </w:r>
            <w:r w:rsidRPr="000941D2">
              <w:rPr>
                <w:sz w:val="12"/>
              </w:rPr>
              <w:t xml:space="preserve"> 2.68 (not significant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Pain-relief duration and methods of injection: no significant difference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A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r>
              <w:rPr>
                <w:sz w:val="12"/>
              </w:rPr>
              <w:t>Wang</w:t>
            </w:r>
            <w:r w:rsidR="00C46B7F" w:rsidRPr="000941D2">
              <w:rPr>
                <w:sz w:val="12"/>
              </w:rPr>
              <w:t xml:space="preserve"> 2017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XYW5nPC9BdXRob3I+PFllYXI+MjAxNzwvWWVhcj48UmVj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XYW5nPC9BdXRob3I+PFllYXI+MjAxNzwvWWVhcj48UmVj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15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China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7 patients with 21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Chest (9), shoulder (3), back (1), arm (3), mandible (1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Mean VAS pain, p &lt; 0.01: without </w:t>
            </w:r>
            <w:proofErr w:type="spellStart"/>
            <w:r w:rsidRPr="000941D2">
              <w:rPr>
                <w:sz w:val="12"/>
              </w:rPr>
              <w:t>cryotip</w:t>
            </w:r>
            <w:proofErr w:type="spellEnd"/>
            <w:r w:rsidRPr="000941D2">
              <w:rPr>
                <w:sz w:val="12"/>
              </w:rPr>
              <w:t xml:space="preserve">: 8.2, with </w:t>
            </w:r>
            <w:proofErr w:type="spellStart"/>
            <w:r w:rsidRPr="000941D2">
              <w:rPr>
                <w:sz w:val="12"/>
              </w:rPr>
              <w:t>cryotip</w:t>
            </w:r>
            <w:proofErr w:type="spellEnd"/>
            <w:r w:rsidRPr="000941D2">
              <w:rPr>
                <w:sz w:val="12"/>
              </w:rPr>
              <w:t>: 2.5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Verbal descriptor scale, p &lt;0.01: 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Without </w:t>
            </w:r>
            <w:proofErr w:type="spellStart"/>
            <w:r w:rsidRPr="000941D2">
              <w:rPr>
                <w:sz w:val="12"/>
              </w:rPr>
              <w:t>cryotip</w:t>
            </w:r>
            <w:proofErr w:type="spellEnd"/>
            <w:r w:rsidRPr="000941D2">
              <w:rPr>
                <w:sz w:val="12"/>
              </w:rPr>
              <w:t>: moderate (12%), severe (18%), extreme (71%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With </w:t>
            </w:r>
            <w:proofErr w:type="spellStart"/>
            <w:r w:rsidRPr="000941D2">
              <w:rPr>
                <w:sz w:val="12"/>
              </w:rPr>
              <w:t>cryotip</w:t>
            </w:r>
            <w:proofErr w:type="spellEnd"/>
            <w:r w:rsidRPr="000941D2">
              <w:rPr>
                <w:sz w:val="12"/>
              </w:rPr>
              <w:t>: no pain (5.9%), mild (82%), moderate (12%)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A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  <w:szCs w:val="16"/>
              </w:rPr>
              <w:t>NS</w:t>
            </w:r>
          </w:p>
        </w:tc>
      </w:tr>
      <w:tr w:rsidR="00C46B7F" w:rsidRPr="000941D2" w:rsidTr="00C81727">
        <w:tc>
          <w:tcPr>
            <w:tcW w:w="367" w:type="pct"/>
          </w:tcPr>
          <w:p w:rsidR="00C46B7F" w:rsidRPr="000941D2" w:rsidRDefault="00ED050B" w:rsidP="00C81727">
            <w:pPr>
              <w:rPr>
                <w:sz w:val="12"/>
              </w:rPr>
            </w:pPr>
            <w:proofErr w:type="spellStart"/>
            <w:r>
              <w:rPr>
                <w:sz w:val="12"/>
              </w:rPr>
              <w:t>Jongkajornpong</w:t>
            </w:r>
            <w:bookmarkStart w:id="0" w:name="_GoBack"/>
            <w:bookmarkEnd w:id="0"/>
            <w:proofErr w:type="spellEnd"/>
            <w:r w:rsidR="00C46B7F" w:rsidRPr="000941D2">
              <w:rPr>
                <w:sz w:val="12"/>
              </w:rPr>
              <w:t xml:space="preserve"> 2021</w:t>
            </w:r>
            <w:r w:rsidR="00C46B7F">
              <w:rPr>
                <w:sz w:val="12"/>
              </w:rPr>
              <w:t xml:space="preserve"> </w:t>
            </w:r>
            <w:r w:rsidR="00C46B7F">
              <w:rPr>
                <w:sz w:val="12"/>
              </w:rPr>
              <w:fldChar w:fldCharType="begin">
                <w:fldData xml:space="preserve">PEVuZE5vdGU+PENpdGU+PEF1dGhvcj5Kb25na2Fqb3JucG9uZzwvQXV0aG9yPjxZZWFyPjIwMjE8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==
</w:fldData>
              </w:fldChar>
            </w:r>
            <w:r w:rsidR="00C46B7F">
              <w:rPr>
                <w:sz w:val="12"/>
              </w:rPr>
              <w:instrText xml:space="preserve"> ADDIN EN.CITE </w:instrText>
            </w:r>
            <w:r w:rsidR="00C46B7F">
              <w:rPr>
                <w:sz w:val="12"/>
              </w:rPr>
              <w:fldChar w:fldCharType="begin">
                <w:fldData xml:space="preserve">PEVuZE5vdGU+PENpdGU+PEF1dGhvcj5Kb25na2Fqb3JucG9uZzwvQXV0aG9yPjxZZWFyPjIwMjE8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==
</w:fldData>
              </w:fldChar>
            </w:r>
            <w:r w:rsidR="00C46B7F">
              <w:rPr>
                <w:sz w:val="12"/>
              </w:rPr>
              <w:instrText xml:space="preserve"> ADDIN EN.CITE.DATA </w:instrText>
            </w:r>
            <w:r w:rsidR="00C46B7F">
              <w:rPr>
                <w:sz w:val="12"/>
              </w:rPr>
            </w:r>
            <w:r w:rsidR="00C46B7F">
              <w:rPr>
                <w:sz w:val="12"/>
              </w:rPr>
              <w:fldChar w:fldCharType="end"/>
            </w:r>
            <w:r w:rsidR="00C46B7F">
              <w:rPr>
                <w:sz w:val="12"/>
              </w:rPr>
              <w:fldChar w:fldCharType="separate"/>
            </w:r>
            <w:r w:rsidR="00C46B7F">
              <w:rPr>
                <w:noProof/>
                <w:sz w:val="12"/>
              </w:rPr>
              <w:t>[22]</w:t>
            </w:r>
            <w:r w:rsidR="00C46B7F">
              <w:rPr>
                <w:sz w:val="12"/>
              </w:rPr>
              <w:fldChar w:fldCharType="end"/>
            </w:r>
            <w:r w:rsidR="00C46B7F" w:rsidRPr="000941D2">
              <w:rPr>
                <w:sz w:val="12"/>
              </w:rPr>
              <w:t>, Thailand</w:t>
            </w:r>
          </w:p>
        </w:tc>
        <w:tc>
          <w:tcPr>
            <w:tcW w:w="546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17 patients with 21 keloids</w:t>
            </w:r>
          </w:p>
        </w:tc>
        <w:tc>
          <w:tcPr>
            <w:tcW w:w="407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ar (10), neck (1), back (2), chest (10), abdomen (5), upper extremities (11), lower extremities (4)</w:t>
            </w:r>
          </w:p>
        </w:tc>
        <w:tc>
          <w:tcPr>
            <w:tcW w:w="2135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Mean VAS pain: 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Control: needle prick 4.26, infiltration 5.34, 1 hour after injection 2.60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Skin cooling: needle prick 1.09 (p &lt; 0.001), infiltration 1.78 (p &lt; 0.001), 1 hour after injection 1.84 (not significant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EMLA: needle prick 2.34 (p &lt; 0.05), infiltration 3.39 (p &lt; 0.05), 1 hour after injection 2.29 (not significant)</w:t>
            </w:r>
          </w:p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 xml:space="preserve">Patient satisfaction: control 3.07, skin cooling 4.41 (p &lt; 0.001 compared with control and EMLA), EMLA 3.36 (not significant compared with control) </w:t>
            </w:r>
          </w:p>
        </w:tc>
        <w:tc>
          <w:tcPr>
            <w:tcW w:w="711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A</w:t>
            </w:r>
          </w:p>
        </w:tc>
        <w:tc>
          <w:tcPr>
            <w:tcW w:w="834" w:type="pct"/>
          </w:tcPr>
          <w:p w:rsidR="00C46B7F" w:rsidRPr="000941D2" w:rsidRDefault="00C46B7F" w:rsidP="00C81727">
            <w:pPr>
              <w:rPr>
                <w:sz w:val="12"/>
              </w:rPr>
            </w:pPr>
            <w:r w:rsidRPr="000941D2">
              <w:rPr>
                <w:sz w:val="12"/>
              </w:rPr>
              <w:t>None for ice packing</w:t>
            </w:r>
          </w:p>
        </w:tc>
      </w:tr>
    </w:tbl>
    <w:p w:rsidR="00D7726A" w:rsidRPr="003D2C8D" w:rsidRDefault="00D7726A" w:rsidP="00D7726A">
      <w:pPr>
        <w:pStyle w:val="NoSpacing"/>
        <w:rPr>
          <w:sz w:val="24"/>
        </w:rPr>
      </w:pPr>
    </w:p>
    <w:p w:rsidR="00D7726A" w:rsidRPr="003D2C8D" w:rsidRDefault="00C96417" w:rsidP="00D7726A">
      <w:pPr>
        <w:pStyle w:val="NoSpacing"/>
        <w:rPr>
          <w:sz w:val="18"/>
        </w:rPr>
      </w:pPr>
      <w:r>
        <w:rPr>
          <w:sz w:val="18"/>
        </w:rPr>
        <w:t>Supplement 3</w:t>
      </w:r>
      <w:r w:rsidR="00165CF9" w:rsidRPr="003D2C8D">
        <w:rPr>
          <w:sz w:val="18"/>
        </w:rPr>
        <w:t xml:space="preserve"> </w:t>
      </w:r>
      <w:r w:rsidR="003D2C8D">
        <w:rPr>
          <w:sz w:val="18"/>
        </w:rPr>
        <w:t xml:space="preserve">presents </w:t>
      </w:r>
      <w:r w:rsidR="00E07A55">
        <w:rPr>
          <w:sz w:val="18"/>
        </w:rPr>
        <w:t xml:space="preserve">the summarized treatment results. Moreover, study design related data are presented, including </w:t>
      </w:r>
      <w:r w:rsidR="00E07A55" w:rsidRPr="003D2C8D">
        <w:rPr>
          <w:sz w:val="18"/>
        </w:rPr>
        <w:t xml:space="preserve">outcome measures, follow-up period, recurrence and adverse events. </w:t>
      </w:r>
    </w:p>
    <w:p w:rsidR="00D7726A" w:rsidRPr="003D2C8D" w:rsidRDefault="00D7726A" w:rsidP="00D7726A">
      <w:pPr>
        <w:pStyle w:val="NoSpacing"/>
        <w:rPr>
          <w:sz w:val="18"/>
        </w:rPr>
      </w:pPr>
      <w:r w:rsidRPr="003D2C8D">
        <w:rPr>
          <w:sz w:val="18"/>
        </w:rPr>
        <w:t xml:space="preserve">NS: not specified; NA: not applicable; VSS: Vancouver Scar Scale, POSAS: Patient and Observer Scar Assessment Scale; VRS: verbal rating scale; IQR: interquartile range; SEM: standard error of the mean </w:t>
      </w:r>
    </w:p>
    <w:p w:rsidR="00165CF9" w:rsidRPr="003D2C8D" w:rsidRDefault="00D7726A" w:rsidP="00F22C27">
      <w:pPr>
        <w:pStyle w:val="NoSpacing"/>
        <w:rPr>
          <w:sz w:val="18"/>
        </w:rPr>
      </w:pPr>
      <w:r w:rsidRPr="003D2C8D">
        <w:rPr>
          <w:sz w:val="18"/>
        </w:rPr>
        <w:t xml:space="preserve">*: Data difficult to acquire from graph or diagram </w:t>
      </w:r>
    </w:p>
    <w:sectPr w:rsidR="00165CF9" w:rsidRPr="003D2C8D" w:rsidSect="00D7726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2463AF"/>
    <w:multiLevelType w:val="hybridMultilevel"/>
    <w:tmpl w:val="CCD4805C"/>
    <w:lvl w:ilvl="0" w:tplc="775C8974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3F4045"/>
    <w:multiLevelType w:val="hybridMultilevel"/>
    <w:tmpl w:val="B41AC39A"/>
    <w:lvl w:ilvl="0" w:tplc="542206EA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DC131C"/>
    <w:multiLevelType w:val="multilevel"/>
    <w:tmpl w:val="A8B003F2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524277B3"/>
    <w:multiLevelType w:val="hybridMultilevel"/>
    <w:tmpl w:val="80B64542"/>
    <w:lvl w:ilvl="0" w:tplc="7EF04FDE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7C0721"/>
    <w:multiLevelType w:val="hybridMultilevel"/>
    <w:tmpl w:val="5920895E"/>
    <w:lvl w:ilvl="0" w:tplc="946C873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726A"/>
    <w:rsid w:val="00165CF9"/>
    <w:rsid w:val="00381789"/>
    <w:rsid w:val="003D2C8D"/>
    <w:rsid w:val="00453FD8"/>
    <w:rsid w:val="005045F8"/>
    <w:rsid w:val="00521C56"/>
    <w:rsid w:val="00610A52"/>
    <w:rsid w:val="007A6535"/>
    <w:rsid w:val="009B5049"/>
    <w:rsid w:val="00C05BCF"/>
    <w:rsid w:val="00C1045B"/>
    <w:rsid w:val="00C46B7F"/>
    <w:rsid w:val="00C96417"/>
    <w:rsid w:val="00D7726A"/>
    <w:rsid w:val="00E07A55"/>
    <w:rsid w:val="00EB5CAD"/>
    <w:rsid w:val="00ED050B"/>
    <w:rsid w:val="00F22C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F86D6E5"/>
  <w15:chartTrackingRefBased/>
  <w15:docId w15:val="{86C1C0B3-492D-4F0A-99EF-C9F2D2F320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6B7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D7726A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D772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26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26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26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26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726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726A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D7726A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D7726A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D7726A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D7726A"/>
    <w:rPr>
      <w:color w:val="808080"/>
    </w:rPr>
  </w:style>
  <w:style w:type="character" w:styleId="Strong">
    <w:name w:val="Strong"/>
    <w:basedOn w:val="DefaultParagraphFont"/>
    <w:uiPriority w:val="22"/>
    <w:qFormat/>
    <w:rsid w:val="00D7726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D7726A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D7726A"/>
  </w:style>
  <w:style w:type="character" w:customStyle="1" w:styleId="EndNoteBibliographyTitleChar">
    <w:name w:val="EndNote Bibliography Title Char"/>
    <w:basedOn w:val="NoSpacingChar"/>
    <w:link w:val="EndNoteBibliographyTitle"/>
    <w:rsid w:val="00D7726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726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D7726A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D7726A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7726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AE6670C0-4E7F-4702-8D2A-21084C8E5C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8191</Words>
  <Characters>46694</Characters>
  <Application>Microsoft Office Word</Application>
  <DocSecurity>0</DocSecurity>
  <Lines>389</Lines>
  <Paragraphs>10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54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, Q. (Qiqi)</dc:creator>
  <cp:keywords/>
  <dc:description/>
  <cp:lastModifiedBy>Yin, Q. (Qiqi)</cp:lastModifiedBy>
  <cp:revision>7</cp:revision>
  <dcterms:created xsi:type="dcterms:W3CDTF">2022-06-09T15:19:00Z</dcterms:created>
  <dcterms:modified xsi:type="dcterms:W3CDTF">2022-12-22T13:03:00Z</dcterms:modified>
</cp:coreProperties>
</file>